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E62A4" w:rsidRDefault="00277E47" w:rsidP="00414739">
      <w:pPr>
        <w:pStyle w:val="Title"/>
      </w:pPr>
      <w:r>
        <w:t xml:space="preserve">A </w:t>
      </w:r>
      <w:r w:rsidR="00414739">
        <w:t xml:space="preserve">Genome Scale </w:t>
      </w:r>
      <w:r w:rsidR="00467AD6">
        <w:t>Metabolic Reconstruction</w:t>
      </w:r>
      <w:r w:rsidR="00414739">
        <w:t xml:space="preserve"> of </w:t>
      </w:r>
      <w:proofErr w:type="spellStart"/>
      <w:r w:rsidR="00414739">
        <w:rPr>
          <w:i/>
        </w:rPr>
        <w:t>Methanococcus</w:t>
      </w:r>
      <w:proofErr w:type="spellEnd"/>
      <w:r w:rsidR="00414739">
        <w:rPr>
          <w:i/>
        </w:rPr>
        <w:t xml:space="preserve"> maripaludis S2 </w:t>
      </w:r>
      <w:r w:rsidR="00643EEA" w:rsidRPr="00643EEA">
        <w:t>that Accurately Depicts Hydrogenotrophic Methanogenesis</w:t>
      </w:r>
    </w:p>
    <w:p w:rsidR="00BF524A" w:rsidRPr="003B14E8" w:rsidRDefault="00BF524A" w:rsidP="00BF524A">
      <w:pPr>
        <w:spacing w:line="480" w:lineRule="auto"/>
        <w:rPr>
          <w:rFonts w:cs="Times New Roman"/>
          <w:b/>
        </w:rPr>
      </w:pPr>
      <w:r w:rsidRPr="003B14E8">
        <w:rPr>
          <w:rFonts w:cs="Times New Roman"/>
          <w:b/>
        </w:rPr>
        <w:t>Matthew A. Richards</w:t>
      </w:r>
      <w:r w:rsidRPr="003B14E8">
        <w:rPr>
          <w:rFonts w:cs="Times New Roman"/>
          <w:b/>
          <w:vertAlign w:val="superscript"/>
        </w:rPr>
        <w:t>1</w:t>
      </w:r>
      <w:proofErr w:type="gramStart"/>
      <w:r w:rsidRPr="003B14E8">
        <w:rPr>
          <w:rFonts w:cs="Times New Roman"/>
          <w:b/>
          <w:vertAlign w:val="superscript"/>
        </w:rPr>
        <w:t>,2</w:t>
      </w:r>
      <w:proofErr w:type="gramEnd"/>
      <w:r w:rsidRPr="003B14E8">
        <w:rPr>
          <w:rFonts w:cs="Times New Roman"/>
          <w:b/>
        </w:rPr>
        <w:t xml:space="preserve">, </w:t>
      </w:r>
      <w:r>
        <w:rPr>
          <w:rFonts w:cs="Times New Roman"/>
          <w:b/>
        </w:rPr>
        <w:t>Juan Zhang</w:t>
      </w:r>
      <w:r>
        <w:rPr>
          <w:rFonts w:cs="Times New Roman"/>
          <w:b/>
          <w:vertAlign w:val="superscript"/>
        </w:rPr>
        <w:t>3</w:t>
      </w:r>
      <w:r w:rsidRPr="003B14E8">
        <w:rPr>
          <w:rFonts w:cs="Times New Roman"/>
          <w:b/>
        </w:rPr>
        <w:t xml:space="preserve">, </w:t>
      </w:r>
      <w:r>
        <w:rPr>
          <w:rFonts w:cs="Times New Roman"/>
          <w:b/>
        </w:rPr>
        <w:t>Thomas J. Lie</w:t>
      </w:r>
      <w:r>
        <w:rPr>
          <w:rFonts w:cs="Times New Roman"/>
          <w:b/>
          <w:vertAlign w:val="superscript"/>
        </w:rPr>
        <w:t>4</w:t>
      </w:r>
      <w:r w:rsidRPr="003B14E8">
        <w:rPr>
          <w:rFonts w:cs="Times New Roman"/>
          <w:b/>
        </w:rPr>
        <w:t xml:space="preserve">, </w:t>
      </w:r>
      <w:r>
        <w:rPr>
          <w:rFonts w:cs="Times New Roman"/>
          <w:b/>
        </w:rPr>
        <w:t>John A. Leigh</w:t>
      </w:r>
      <w:r>
        <w:rPr>
          <w:rFonts w:cs="Times New Roman"/>
          <w:b/>
          <w:vertAlign w:val="superscript"/>
        </w:rPr>
        <w:t>4</w:t>
      </w:r>
      <w:r>
        <w:rPr>
          <w:rFonts w:cs="Times New Roman"/>
          <w:b/>
        </w:rPr>
        <w:t>*</w:t>
      </w:r>
      <w:r w:rsidRPr="003B14E8">
        <w:rPr>
          <w:rFonts w:cs="Times New Roman"/>
          <w:b/>
        </w:rPr>
        <w:t xml:space="preserve"> , Nathan D. Price</w:t>
      </w:r>
      <w:r w:rsidRPr="003B14E8">
        <w:rPr>
          <w:rFonts w:cs="Times New Roman"/>
          <w:b/>
          <w:vertAlign w:val="superscript"/>
        </w:rPr>
        <w:t>2</w:t>
      </w:r>
      <w:r w:rsidRPr="003B14E8">
        <w:rPr>
          <w:rFonts w:cs="Times New Roman"/>
          <w:b/>
        </w:rPr>
        <w:t>*</w:t>
      </w:r>
    </w:p>
    <w:p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1</w:t>
      </w:r>
      <w:r w:rsidRPr="003B14E8">
        <w:rPr>
          <w:rFonts w:cs="Times New Roman"/>
          <w:color w:val="000000"/>
          <w:sz w:val="20"/>
          <w:szCs w:val="20"/>
          <w:shd w:val="clear" w:color="auto" w:fill="FFFFFF"/>
        </w:rPr>
        <w:t xml:space="preserve">Department of Chemical and </w:t>
      </w:r>
      <w:proofErr w:type="spellStart"/>
      <w:r w:rsidRPr="003B14E8">
        <w:rPr>
          <w:rFonts w:cs="Times New Roman"/>
          <w:color w:val="000000"/>
          <w:sz w:val="20"/>
          <w:szCs w:val="20"/>
          <w:shd w:val="clear" w:color="auto" w:fill="FFFFFF"/>
        </w:rPr>
        <w:t>Biomolecular</w:t>
      </w:r>
      <w:proofErr w:type="spellEnd"/>
      <w:r w:rsidRPr="003B14E8">
        <w:rPr>
          <w:rFonts w:cs="Times New Roman"/>
          <w:color w:val="000000"/>
          <w:sz w:val="20"/>
          <w:szCs w:val="20"/>
          <w:shd w:val="clear" w:color="auto" w:fill="FFFFFF"/>
        </w:rPr>
        <w:t xml:space="preserve"> Engineering, University of Illinois at Urbana-Champaign, Urbana, IL USA</w:t>
      </w:r>
    </w:p>
    <w:p w:rsidR="00BF524A" w:rsidRPr="003B14E8" w:rsidRDefault="00BF524A" w:rsidP="00BF524A">
      <w:pPr>
        <w:spacing w:line="480" w:lineRule="auto"/>
        <w:rPr>
          <w:rFonts w:cs="Times New Roman"/>
          <w:color w:val="000000"/>
          <w:sz w:val="20"/>
          <w:szCs w:val="20"/>
          <w:shd w:val="clear" w:color="auto" w:fill="FFFFFF"/>
        </w:rPr>
      </w:pPr>
      <w:r w:rsidRPr="003B14E8">
        <w:rPr>
          <w:rFonts w:cs="Times New Roman"/>
          <w:sz w:val="20"/>
          <w:szCs w:val="20"/>
          <w:vertAlign w:val="superscript"/>
        </w:rPr>
        <w:t>2</w:t>
      </w:r>
      <w:r w:rsidRPr="003B14E8">
        <w:rPr>
          <w:rFonts w:cs="Times New Roman"/>
          <w:color w:val="000000"/>
          <w:sz w:val="20"/>
          <w:szCs w:val="20"/>
          <w:shd w:val="clear" w:color="auto" w:fill="FFFFFF"/>
        </w:rPr>
        <w:t>Institute for Systems Biology, Seattle, WA, USA</w:t>
      </w:r>
    </w:p>
    <w:p w:rsidR="00BF524A" w:rsidRDefault="00BF524A" w:rsidP="00BF524A">
      <w:pPr>
        <w:spacing w:line="480" w:lineRule="auto"/>
        <w:rPr>
          <w:rFonts w:cs="Times New Roman"/>
          <w:color w:val="000000"/>
          <w:sz w:val="20"/>
          <w:szCs w:val="20"/>
          <w:shd w:val="clear" w:color="auto" w:fill="FFFFFF"/>
        </w:rPr>
      </w:pPr>
      <w:r w:rsidRPr="003B14E8">
        <w:rPr>
          <w:rFonts w:cs="Times New Roman"/>
          <w:color w:val="000000"/>
          <w:sz w:val="20"/>
          <w:szCs w:val="20"/>
          <w:shd w:val="clear" w:color="auto" w:fill="FFFFFF"/>
          <w:vertAlign w:val="superscript"/>
        </w:rPr>
        <w:t>3</w:t>
      </w:r>
      <w:r>
        <w:rPr>
          <w:rFonts w:cs="Times New Roman"/>
          <w:color w:val="000000"/>
          <w:sz w:val="20"/>
          <w:szCs w:val="20"/>
          <w:shd w:val="clear" w:color="auto" w:fill="FFFFFF"/>
        </w:rPr>
        <w:t>Jiangnan University, China</w:t>
      </w:r>
    </w:p>
    <w:p w:rsidR="00BF524A" w:rsidRDefault="00BF524A" w:rsidP="00BF524A">
      <w:pPr>
        <w:spacing w:line="480" w:lineRule="auto"/>
        <w:rPr>
          <w:rFonts w:cs="Times New Roman"/>
          <w:color w:val="000000"/>
          <w:sz w:val="20"/>
          <w:szCs w:val="20"/>
          <w:shd w:val="clear" w:color="auto" w:fill="FFFFFF"/>
        </w:rPr>
      </w:pPr>
      <w:r w:rsidRPr="00BF524A">
        <w:rPr>
          <w:rFonts w:cs="Times New Roman"/>
          <w:color w:val="000000"/>
          <w:sz w:val="20"/>
          <w:szCs w:val="20"/>
          <w:shd w:val="clear" w:color="auto" w:fill="FFFFFF"/>
          <w:vertAlign w:val="superscript"/>
        </w:rPr>
        <w:t>4</w:t>
      </w:r>
      <w:r>
        <w:rPr>
          <w:rFonts w:cs="Times New Roman"/>
          <w:color w:val="000000"/>
          <w:sz w:val="20"/>
          <w:szCs w:val="20"/>
          <w:shd w:val="clear" w:color="auto" w:fill="FFFFFF"/>
        </w:rPr>
        <w:t>Department of Microbiology, University of Washington, Seattle, WA, USA</w:t>
      </w:r>
    </w:p>
    <w:p w:rsidR="00414739" w:rsidRPr="005B2988" w:rsidRDefault="00BF524A" w:rsidP="005B2988">
      <w:pPr>
        <w:spacing w:line="480" w:lineRule="auto"/>
        <w:rPr>
          <w:rFonts w:cs="Times New Roman"/>
          <w:sz w:val="20"/>
          <w:szCs w:val="20"/>
        </w:rPr>
      </w:pPr>
      <w:r w:rsidRPr="003B14E8">
        <w:rPr>
          <w:rFonts w:cs="Times New Roman"/>
          <w:color w:val="000000"/>
          <w:sz w:val="20"/>
          <w:szCs w:val="20"/>
          <w:shd w:val="clear" w:color="auto" w:fill="FFFFFF"/>
        </w:rPr>
        <w:t>*Corresponding author</w:t>
      </w:r>
      <w:r>
        <w:rPr>
          <w:rFonts w:cs="Times New Roman"/>
          <w:color w:val="000000"/>
          <w:sz w:val="20"/>
          <w:szCs w:val="20"/>
          <w:shd w:val="clear" w:color="auto" w:fill="FFFFFF"/>
        </w:rPr>
        <w:t>s</w:t>
      </w:r>
      <w:r w:rsidRPr="003B14E8">
        <w:rPr>
          <w:rFonts w:cs="Times New Roman"/>
          <w:color w:val="000000"/>
          <w:sz w:val="20"/>
          <w:szCs w:val="20"/>
          <w:shd w:val="clear" w:color="auto" w:fill="FFFFFF"/>
        </w:rPr>
        <w:t xml:space="preserve">: </w:t>
      </w:r>
      <w:hyperlink r:id="rId7" w:history="1">
        <w:r w:rsidRPr="00432CE9">
          <w:rPr>
            <w:rStyle w:val="Hyperlink"/>
            <w:rFonts w:cs="Times New Roman"/>
            <w:sz w:val="20"/>
            <w:szCs w:val="20"/>
            <w:shd w:val="clear" w:color="auto" w:fill="FFFFFF"/>
          </w:rPr>
          <w:t>nprice@systemsbiology.org</w:t>
        </w:r>
      </w:hyperlink>
      <w:r>
        <w:rPr>
          <w:rFonts w:cs="Times New Roman"/>
          <w:color w:val="000000"/>
          <w:sz w:val="20"/>
          <w:szCs w:val="20"/>
          <w:shd w:val="clear" w:color="auto" w:fill="FFFFFF"/>
        </w:rPr>
        <w:t xml:space="preserve">, </w:t>
      </w:r>
      <w:hyperlink r:id="rId8" w:history="1">
        <w:r w:rsidRPr="00432CE9">
          <w:rPr>
            <w:rStyle w:val="Hyperlink"/>
            <w:rFonts w:cs="Times New Roman"/>
            <w:sz w:val="20"/>
            <w:szCs w:val="20"/>
            <w:shd w:val="clear" w:color="auto" w:fill="FFFFFF"/>
          </w:rPr>
          <w:t>leighj@u.washington.edu</w:t>
        </w:r>
      </w:hyperlink>
      <w:r>
        <w:rPr>
          <w:rFonts w:cs="Times New Roman"/>
          <w:color w:val="000000"/>
          <w:sz w:val="20"/>
          <w:szCs w:val="20"/>
          <w:shd w:val="clear" w:color="auto" w:fill="FFFFFF"/>
        </w:rPr>
        <w:t xml:space="preserve"> </w:t>
      </w:r>
      <w:r w:rsidR="00414739">
        <w:br w:type="page"/>
      </w:r>
    </w:p>
    <w:p w:rsidR="00414739" w:rsidRDefault="00414739" w:rsidP="00414739">
      <w:pPr>
        <w:pStyle w:val="Heading1"/>
      </w:pPr>
      <w:r>
        <w:lastRenderedPageBreak/>
        <w:t>Abstract</w:t>
      </w:r>
    </w:p>
    <w:p w:rsidR="00414739" w:rsidRDefault="00414739" w:rsidP="00414739"/>
    <w:p w:rsidR="00414739" w:rsidRDefault="00BF524A" w:rsidP="009426B1">
      <w:pPr>
        <w:spacing w:line="480" w:lineRule="auto"/>
      </w:pPr>
      <w:r>
        <w:t>Methanogenic archaea are a crucial part of the global carbon cycle, producing about 1 billion tons of methane each year. We have constructed a</w:t>
      </w:r>
      <w:r w:rsidR="001801A5">
        <w:t xml:space="preserve"> genome-scale metabolic model for the model archaeon </w:t>
      </w:r>
      <w:proofErr w:type="spellStart"/>
      <w:r w:rsidR="001801A5">
        <w:rPr>
          <w:i/>
        </w:rPr>
        <w:t>Methanococcus</w:t>
      </w:r>
      <w:proofErr w:type="spellEnd"/>
      <w:r w:rsidR="001801A5">
        <w:rPr>
          <w:i/>
        </w:rPr>
        <w:t xml:space="preserve"> maripaludis S2 </w:t>
      </w:r>
      <w:r w:rsidR="001801A5">
        <w:t>that is the first model to accurately portray hydrogenotrophic methanogenesis</w:t>
      </w:r>
      <w:r w:rsidR="001801A5">
        <w:rPr>
          <w:i/>
        </w:rPr>
        <w:t xml:space="preserve">. </w:t>
      </w:r>
      <w:r w:rsidR="009426B1">
        <w:t>Our model contains the complete Wolfe cycle, the central catabolic pathway of our organism, including the crucial electron bifurcation step that completes the cycle. This</w:t>
      </w:r>
      <w:r w:rsidR="001801A5">
        <w:t xml:space="preserve"> model </w:t>
      </w:r>
      <w:r w:rsidR="009426B1">
        <w:t xml:space="preserve">serves as a knowledgebase of </w:t>
      </w:r>
      <w:r w:rsidR="009426B1">
        <w:rPr>
          <w:i/>
        </w:rPr>
        <w:t xml:space="preserve">M. maripaludis </w:t>
      </w:r>
      <w:r w:rsidR="009426B1">
        <w:t xml:space="preserve">metabolism and provides a platform for generating hypotheses for strain designs.   </w:t>
      </w:r>
    </w:p>
    <w:p w:rsidR="00414739" w:rsidRDefault="00414739">
      <w:r>
        <w:br w:type="page"/>
      </w:r>
    </w:p>
    <w:p w:rsidR="00BF524A" w:rsidRDefault="00414739" w:rsidP="00BF524A">
      <w:pPr>
        <w:pStyle w:val="Heading1"/>
      </w:pPr>
      <w:r>
        <w:lastRenderedPageBreak/>
        <w:t>Introduction</w:t>
      </w:r>
    </w:p>
    <w:p w:rsidR="00535032" w:rsidRDefault="00535032" w:rsidP="00586344">
      <w:pPr>
        <w:spacing w:line="480" w:lineRule="auto"/>
      </w:pPr>
      <w:r>
        <w:t>Methane is a vital part of the global carbon cycle; it functions both as a greenhouse gas</w:t>
      </w:r>
      <w:r w:rsidR="005B2988">
        <w:t xml:space="preserve"> an order of magnitude more potent that carbon dioxide </w:t>
      </w:r>
      <w:r w:rsidR="005B2988">
        <w:fldChar w:fldCharType="begin"/>
      </w:r>
      <w:r w:rsidR="005B2988">
        <w:instrText xml:space="preserve"> ADDIN ZOTERO_ITEM CSL_CITATION {"citationID":"28ffrma82q","properties":{"formattedCitation":"[1]","plainCitation":"[1]"},"citationItems":[{"id":295,"uris":["http://zotero.org/users/2565720/items/6596UA9V"],"uri":["http://zotero.org/users/2565720/items/6596UA9V"],"itemData":{"id":295,"type":"article-journal","title":"The role of methane in global warming: where might mitigation strategies be focused?","container-title":"Global Environmental Change","page":"179-201","volume":"9","issue":"3","source":"ScienceDirect","abstract":"Anthropogenic sources of methane emissions are thought to be nearly twice as high as emissions from natural sources. As the second most important anthropogenic greenhouse gas after carbon dioxide, methane ought to be addressed by policy makers when they consider reductions of national greenhouse-gas inventories. This article first comprehensively reviews source and sink estimates of methane by natural and anthropogenic sectors (wetlands, wet-paddy rice farming, livestock farming, biomass burning, landfills, coal mining, and venting of natural gas or natural-gas pipeline leaks), then proceeds to suggest where different mitigation strategies might be applied. The final section considers how the scenario of a warmer planet may affect the methane biogeochemical cycle.","DOI":"10.1016/S0959-3780(98)00037-5","ISSN":"0959-3780","shortTitle":"The role of methane in global warming","journalAbbreviation":"Global Environmental Change","author":[{"family":"Milich","given":"Lenard"}],"issued":{"date-parts":[["1999",10]]}}}],"schema":"https://github.com/citation-style-language/schema/raw/master/csl-citation.json"} </w:instrText>
      </w:r>
      <w:r w:rsidR="005B2988">
        <w:fldChar w:fldCharType="separate"/>
      </w:r>
      <w:r w:rsidR="005B2988" w:rsidRPr="005B2988">
        <w:rPr>
          <w:rFonts w:cs="Times New Roman"/>
        </w:rPr>
        <w:t>[1]</w:t>
      </w:r>
      <w:r w:rsidR="005B2988">
        <w:fldChar w:fldCharType="end"/>
      </w:r>
      <w:r>
        <w:t xml:space="preserve"> and as a fuel source. </w:t>
      </w:r>
      <w:r w:rsidR="00941122">
        <w:t>Methanogenic archaea, or “methanogens”,</w:t>
      </w:r>
      <w:r>
        <w:t xml:space="preserve"> </w:t>
      </w:r>
      <w:r w:rsidR="008D7AE6">
        <w:t xml:space="preserve">naturally </w:t>
      </w:r>
      <w:r w:rsidR="00941122">
        <w:t>produce</w:t>
      </w:r>
      <w:r>
        <w:t xml:space="preserve"> about 1 GT of methane per year</w:t>
      </w:r>
      <w:r w:rsidR="00915E11">
        <w:t xml:space="preserve"> </w:t>
      </w:r>
      <w:r w:rsidR="00915E11">
        <w:fldChar w:fldCharType="begin"/>
      </w:r>
      <w:r w:rsidR="00915E11">
        <w:instrText xml:space="preserve"> ADDIN ZOTERO_ITEM CSL_CITATION {"citationID":"12d9ngkfcj","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915E11">
        <w:fldChar w:fldCharType="separate"/>
      </w:r>
      <w:r w:rsidR="00915E11" w:rsidRPr="00915E11">
        <w:rPr>
          <w:rFonts w:cs="Times New Roman"/>
        </w:rPr>
        <w:t>[2]</w:t>
      </w:r>
      <w:r w:rsidR="00915E11">
        <w:fldChar w:fldCharType="end"/>
      </w:r>
      <w:r w:rsidR="008D7AE6">
        <w:t xml:space="preserve"> </w:t>
      </w:r>
      <w:r w:rsidR="008A1FB2">
        <w:t xml:space="preserve">by undergoing methanogenesis, the process by which simple carbon substrates are reduced to methane gas. </w:t>
      </w:r>
      <w:r w:rsidR="00D00DB1">
        <w:t xml:space="preserve">Studying </w:t>
      </w:r>
      <w:r w:rsidR="008A1FB2">
        <w:t>the unique metabolism of these</w:t>
      </w:r>
      <w:r w:rsidR="00D00DB1">
        <w:t xml:space="preserve"> organisms </w:t>
      </w:r>
      <w:r w:rsidR="008A1FB2">
        <w:t>gives us a window through which we can</w:t>
      </w:r>
      <w:r w:rsidR="00D00DB1">
        <w:t xml:space="preserve"> better understand the biochemistry of methanogenesis such that we can metabolically engineer ways to enhance methane production or manipulate metabolism to produce other chemicals. </w:t>
      </w:r>
    </w:p>
    <w:p w:rsidR="00535032" w:rsidRDefault="00535032" w:rsidP="00586344">
      <w:pPr>
        <w:spacing w:line="480" w:lineRule="auto"/>
      </w:pPr>
      <w:proofErr w:type="spellStart"/>
      <w:r w:rsidRPr="009D0324">
        <w:rPr>
          <w:i/>
        </w:rPr>
        <w:t>Methanococcus</w:t>
      </w:r>
      <w:proofErr w:type="spellEnd"/>
      <w:r w:rsidRPr="009D0324">
        <w:rPr>
          <w:i/>
        </w:rPr>
        <w:t xml:space="preserve"> maripaludis S2</w:t>
      </w:r>
      <w:r>
        <w:t xml:space="preserve"> is a</w:t>
      </w:r>
      <w:r w:rsidR="00915E11">
        <w:t>n</w:t>
      </w:r>
      <w:r>
        <w:t xml:space="preserve"> </w:t>
      </w:r>
      <w:r w:rsidR="00915E11">
        <w:t>anaerobic</w:t>
      </w:r>
      <w:r>
        <w:t xml:space="preserve"> </w:t>
      </w:r>
      <w:r w:rsidR="00D00DB1">
        <w:t>hydrogenotrophic methanogen</w:t>
      </w:r>
      <w:r w:rsidR="001B65A0">
        <w:t xml:space="preserve"> originally isolated from a salt marsh in 1983 </w:t>
      </w:r>
      <w:r w:rsidR="001B65A0">
        <w:fldChar w:fldCharType="begin"/>
      </w:r>
      <w:r w:rsidR="00915E11">
        <w:instrText xml:space="preserve"> ADDIN ZOTERO_ITEM CSL_CITATION {"citationID":"RAdXQ6hK","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915E11" w:rsidRPr="00915E11">
        <w:rPr>
          <w:rFonts w:cs="Times New Roman"/>
        </w:rPr>
        <w:t>[3]</w:t>
      </w:r>
      <w:r w:rsidR="001B65A0">
        <w:fldChar w:fldCharType="end"/>
      </w:r>
      <w:r w:rsidR="001B65A0">
        <w:t xml:space="preserve">. Its genome is comprised of only 1722 protein coding genes </w:t>
      </w:r>
      <w:r w:rsidR="001B65A0">
        <w:fldChar w:fldCharType="begin"/>
      </w:r>
      <w:r w:rsidR="00DD7B0D">
        <w:instrText xml:space="preserve"> ADDIN ZOTERO_ITEM CSL_CITATION {"citationID":"1egc061ljo","properties":{"formattedCitation":"[4]","plainCitation":"[4]"},"citationItems":[{"id":11,"uris":["http://zotero.org/users/2565720/items/96U2HCBI"],"uri":["http://zotero.org/users/2565720/items/96U2HCBI"],"itemData":{"id":11,"type":"article-journal","title":"Complete Genome Sequence of the Genetically Tractable Hydrogenotrophic Methanogen Methanococcus maripaludis","container-title":"Journal of Bacteriology","page":"6956-6969","volume":"186","issue":"20","source":"jb.asm.org","abstract":"The genome sequence of the genetically tractable, mesophilic, hydrogenotrophic methanogen Methanococcus maripaludis contains 1,722 protein-coding genes in a single circular chromosome of 1,661,137 bp. Of the protein-coding genes (open reading frames [ORFs]), 44% were assigned a function, 48% were conserved but had unknown or uncertain functions, and 7.5% (129 ORFs) were unique to M. maripaludis. Of the unique ORFs, 27 were confirmed to encode proteins by the mass spectrometric identification of unique peptides. Genes for most known functions and pathways were identified. For example, a full complement of hydrogenases and methanogenesis enzymes was identified, including eight selenocysteine-containing proteins, with each being paralogous to a cysteine-containing counterpart. At least 59 proteins were predicted to contain iron-sulfur centers, including ferredoxins, polyferredoxins, and subunits of enzymes with various redox functions. Unusual features included the absence of a Cdc6 homolog, implying a variation in replication initiation, and the presence of a bacterial-like RNase HI as well as an RNase HII typical of the Archaea. The presence of alanine dehydrogenase and alanine racemase, which are uniquely present among the Archaea, explained the ability of the organism to use l- and d-alanine as nitrogen sources. Features that contrasted with the related organism Methanocaldococcus jannaschii included the absence of inteins, even though close homologs of most intein-containing proteins were encoded. Although two-thirds of the ORFs had their highest Blastp hits in Methanocaldococcus jannaschii, lateral gene transfer or gene loss has apparently resulted in genes, which are often clustered, with top Blastp hits in more distantly related groups.","DOI":"10.1128/JB.186.20.6956-6969.2004","ISSN":"0021-9193, 1098-5530","note":"PMID: 15466049","journalAbbreviation":"J. Bacteriol.","language":"en","author":[{"family":"Hendrickson","given":"E. L."},{"family":"Kaul","given":"R."},{"family":"Zhou","given":"Y."},{"family":"Bovee","given":"D."},{"family":"Chapman","given":"P."},{"family":"Chung","given":"J."},{"family":"Macario","given":"E. Conway","dropping-particle":"de"},{"family":"Dodsworth","given":"J. A."},{"family":"Gillett","given":"W."},{"family":"Graham","given":"D. E."},{"family":"Hackett","given":"M."},{"family":"Haydock","given":"A. K."},{"family":"Kang","given":"A."},{"family":"Land","given":"M. L."},{"family":"Levy","given":"R."},{"family":"Lie","given":"T. J."},{"family":"Major","given":"T. A."},{"family":"Moore","given":"B. C."},{"family":"Porat","given":"I."},{"family":"Palmeiri","given":"A."},{"family":"Rouse","given":"G."},{"family":"Saenphimmachak","given":"C."},{"family":"Söll","given":"D."},{"family":"Dien","given":"S. Van"},{"family":"Wang","given":"T."},{"family":"Whitman","given":"W. B."},{"family":"Xia","given":"Q."},{"family":"Zhang","given":"Y."},{"family":"Larimer","given":"F. W."},{"family":"Olson","given":"M. V."},{"family":"Leigh","given":"J. A."}],"issued":{"date-parts":[["2004",10,15]]},"PMID":"15466049"}}],"schema":"https://github.com/citation-style-language/schema/raw/master/csl-citation.json"} </w:instrText>
      </w:r>
      <w:r w:rsidR="001B65A0">
        <w:fldChar w:fldCharType="separate"/>
      </w:r>
      <w:r w:rsidR="00915E11" w:rsidRPr="00915E11">
        <w:rPr>
          <w:rFonts w:cs="Times New Roman"/>
        </w:rPr>
        <w:t>[4]</w:t>
      </w:r>
      <w:r w:rsidR="001B65A0">
        <w:fldChar w:fldCharType="end"/>
      </w:r>
      <w:r w:rsidR="001B65A0">
        <w:t xml:space="preserve"> and its spectrum of major growth substrates is restricted to either hydrogen and carbon dioxide or formate </w:t>
      </w:r>
      <w:r w:rsidR="001B65A0">
        <w:fldChar w:fldCharType="begin"/>
      </w:r>
      <w:r w:rsidR="00915E11">
        <w:instrText xml:space="preserve"> ADDIN ZOTERO_ITEM CSL_CITATION {"citationID":"2m2s5sjhuf","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1B65A0">
        <w:fldChar w:fldCharType="separate"/>
      </w:r>
      <w:r w:rsidR="00915E11" w:rsidRPr="00915E11">
        <w:rPr>
          <w:rFonts w:cs="Times New Roman"/>
        </w:rPr>
        <w:t>[3]</w:t>
      </w:r>
      <w:r w:rsidR="001B65A0">
        <w:fldChar w:fldCharType="end"/>
      </w:r>
      <w:r w:rsidR="009D0324">
        <w:t>, resulting in a relatively simple metabolism where electrons from formate or hydrogen reduce carbon dioxide to methane and build an ionic motive force that drives ATP synthesis {</w:t>
      </w:r>
      <w:r w:rsidR="009D0324" w:rsidRPr="009D0324">
        <w:rPr>
          <w:highlight w:val="yellow"/>
        </w:rPr>
        <w:t>SOURCE NEEDED</w:t>
      </w:r>
      <w:r w:rsidR="009D0324">
        <w:t xml:space="preserve">}. </w:t>
      </w:r>
      <w:r w:rsidR="001B65A0">
        <w:t xml:space="preserve">In addition to </w:t>
      </w:r>
      <w:r w:rsidR="009D0324">
        <w:t>its uncomplicated metabolism,</w:t>
      </w:r>
      <w:r w:rsidR="001B65A0">
        <w:t xml:space="preserve"> </w:t>
      </w:r>
      <w:r w:rsidR="001B65A0">
        <w:rPr>
          <w:i/>
        </w:rPr>
        <w:t>M. maripaludi</w:t>
      </w:r>
      <w:r w:rsidR="009D0324">
        <w:rPr>
          <w:i/>
        </w:rPr>
        <w:t>s</w:t>
      </w:r>
      <w:r w:rsidR="001B65A0">
        <w:t xml:space="preserve"> possesses a well-developed set of genetic tools </w:t>
      </w:r>
      <w:r w:rsidR="008D7AE6">
        <w:t>{</w:t>
      </w:r>
      <w:r w:rsidR="008D7AE6" w:rsidRPr="008D7AE6">
        <w:rPr>
          <w:highlight w:val="yellow"/>
        </w:rPr>
        <w:t>SOURCE NEEDED</w:t>
      </w:r>
      <w:r w:rsidR="008D7AE6">
        <w:t>}</w:t>
      </w:r>
      <w:r w:rsidR="001B65A0">
        <w:t>, and grows readily on solid media</w:t>
      </w:r>
      <w:r w:rsidR="00080C5F">
        <w:t xml:space="preserve"> </w:t>
      </w:r>
      <w:r w:rsidR="00080C5F">
        <w:fldChar w:fldCharType="begin"/>
      </w:r>
      <w:r w:rsidR="00915E11">
        <w:instrText xml:space="preserve"> ADDIN ZOTERO_ITEM CSL_CITATION {"citationID":"2jvfovhcr5","properties":{"formattedCitation":"[5]","plainCitation":"[5]"},"citationItems":[{"id":298,"uris":["http://zotero.org/users/2565720/items/ITDRW7UW"],"uri":["http://zotero.org/users/2565720/items/ITDRW7UW"],"itemData":{"id":298,"type":"article-journal","title":"Growth and Plating Efficiency of Methanococci on Agar Media","container-title":"Applied and Environmental Microbiology","page":"220-226","volume":"46","issue":"1","source":"aem.asm.org","abstract":"Plating techniques for cultivation of methanogenic bacteria have been optimized for two members of the genus Methanococcus. Methanococcus maripaludis and Methanococcus voltae were cultivated on aerobically and anaerobically prepared agar media. Maintenance of O2 levels below 5 μl/liter within an anaerobic glove box was necessary during plating and incubation for 90% recovery of plated cells. Under an atmosphere of H2, CO2, and H2S (79:20:1), 2 to 3 days of incubation at 37°C were sufficient for the formation of visible colonies. The viability of plated cells was significantly affected by the growth phase of the culture, H2S concentration, and the volume of medium per plate. In addition, colony size of methanococci was affected by agar type, as well as by the concentrations of agar, H2S, and bicarbonate.","ISSN":"0099-2240, 1098-5336","note":"PMID: 16346342","journalAbbreviation":"Appl. Environ. Microbiol.","language":"en","author":[{"family":"Jones","given":"W. Jack"},{"family":"Whitman","given":"William B."},{"family":"Fields","given":"Robert D."},{"family":"Wolfe","given":"Ralph S."}],"issued":{"date-parts":[["1983",7,1]]},"PMID":"16346342"}}],"schema":"https://github.com/citation-style-language/schema/raw/master/csl-citation.json"} </w:instrText>
      </w:r>
      <w:r w:rsidR="00080C5F">
        <w:fldChar w:fldCharType="separate"/>
      </w:r>
      <w:r w:rsidR="00915E11" w:rsidRPr="00915E11">
        <w:rPr>
          <w:rFonts w:cs="Times New Roman"/>
        </w:rPr>
        <w:t>[5]</w:t>
      </w:r>
      <w:r w:rsidR="00080C5F">
        <w:fldChar w:fldCharType="end"/>
      </w:r>
      <w:r w:rsidR="001B65A0">
        <w:t>, in liquid batch cultures</w:t>
      </w:r>
      <w:r w:rsidR="00080C5F">
        <w:t xml:space="preserve"> </w:t>
      </w:r>
      <w:r w:rsidR="00080C5F">
        <w:fldChar w:fldCharType="begin"/>
      </w:r>
      <w:r w:rsidR="00915E11">
        <w:instrText xml:space="preserve"> ADDIN ZOTERO_ITEM CSL_CITATION {"citationID":"16dd097s5g","properties":{"formattedCitation":"[3]","plainCitation":"[3]"},"citationItems":[{"id":5,"uris":["http://zotero.org/users/2565720/items/V5622QPW"],"uri":["http://zotero.org/users/2565720/items/V5622QPW"],"itemData":{"id":5,"type":"article-journal","title":"Characterization of Methanococcus maripaludis sp. nov., a new methanogen isolated from salt marsh sediment","container-title":"Archives of Microbiology","page":"91-97","volume":"135","issue":"2","source":"link.springer.com.proxy2.library.illinois.edu","abstract":"A predominant methanogenic bacterium was isolated from salt-marsh sediment near Pawley's Island, South Carolina. A habitat-simulating medium with H2:CO2 as substrate was used for enrichment and isolation. The methanogen is strictly anaerobic, weakly-motile, non-sporeforming, Gram negative, and a pleomorphic coccoid-rod averaging 1.2 by 1.6 μm. Colonies are circular, translucent, pale yellow, and have a smooth surface and an entire edge. The organism is a mesophile, growing between 18 and 47°C, with an optimum near 38°C. The pH optimum for growth is 6.8–7.2, and only formate or a mixture of H2 plus CO2 serve as substrates. Seawater (20–70% v/v) is required, but it can be replaced by 15 mM, or greater, magnesium. Optimal growth occurs with 110 mM sodium. Growth rate is stimulated by selenium (10 μM) but organic compounds (acetate, vitamins, amino acids) are neither stimulatory nor required. The methanogen grows well in autotrophic medium with a doubling time of about 2h. Cells are fragile, are lysed by aqueous solutions of low osmolality and by detergents, and the lack muramic acid. The cell wall is a single electron dense layer. The DNA base composition is 33 mol % guanine plus cytosine. Antigenic relationship of cells and the 16S ribosomal RNA catalog indicate that the salt marsh methanogen is a unique species of Methanococcus, for which we propose the name Methanococcus maripaludis sp. nov.","DOI":"10.1007/BF00408015","ISSN":"0302-8933, 1432-072X","journalAbbreviation":"Arch. Microbiol.","language":"en","author":[{"family":"Jones","given":"W. Jack"},{"family":"Paynter","given":"M. J. B."},{"family":"Gupta","given":"R."}],"issued":{"date-parts":[["1983",8]]}}}],"schema":"https://github.com/citation-style-language/schema/raw/master/csl-citation.json"} </w:instrText>
      </w:r>
      <w:r w:rsidR="00080C5F">
        <w:fldChar w:fldCharType="separate"/>
      </w:r>
      <w:r w:rsidR="00915E11" w:rsidRPr="00915E11">
        <w:rPr>
          <w:rFonts w:cs="Times New Roman"/>
        </w:rPr>
        <w:t>[3]</w:t>
      </w:r>
      <w:r w:rsidR="00080C5F">
        <w:fldChar w:fldCharType="end"/>
      </w:r>
      <w:r w:rsidR="001B65A0">
        <w:t xml:space="preserve">, and in liquid </w:t>
      </w:r>
      <w:proofErr w:type="spellStart"/>
      <w:r w:rsidR="001B65A0">
        <w:t>chemostat</w:t>
      </w:r>
      <w:proofErr w:type="spellEnd"/>
      <w:r w:rsidR="001B65A0">
        <w:t xml:space="preserve"> cultures  </w:t>
      </w:r>
      <w:r w:rsidR="001B65A0">
        <w:fldChar w:fldCharType="begin"/>
      </w:r>
      <w:r w:rsidR="00915E11">
        <w:instrText xml:space="preserve"> ADDIN ZOTERO_ITEM CSL_CITATION {"citationID":"dk52qlnje","properties":{"formattedCitation":"[6]","plainCitation":"[6]"},"citationItems":[{"id":21,"uris":["http://zotero.org/users/2565720/items/DQ6NM29D"],"uri":["http://zotero.org/users/2565720/items/DQ6NM29D"],"itemData":{"id":21,"type":"article-journal","title":"Continuous culture of Methanococcus maripaludis under defined nutrient conditions","container-title":"FEMS Microbiology Letters","page":"85-91","volume":"238","issue":"1","source":"femsle.oxfordjournals.org","abstract":"To study global regulation in the methanogenic archaeon Methanococcus maripaludis, we devised a system for steady-state growth in chemostats. New Brunswick Bioflo 110 bioreactors were equipped with controlled delivery of hydrogen, nitrogen, carbon dioxide, hydrogen sulfide, and anaerobic medium. We determined conditions and media compositions for growth with three different limiting nutrients, hydrogen, phosphate, and leucine. To investigate leucine limitation we constructed and characterized a mutant in the leuA gene for 2-isopropylmalate synthase, demonstrating for the first time the function of this gene in the Archaea. Steady state specific growth rates in these studies ranged from 0.042 to 0.24 h−1. Plots of culture density vs. growth rate for each condition showed the behavior predicted by growth modeling. The results show that growth behavior is normal and reproducible and validate the use of the chemostat system for metabolic and global regulation studies in M. maripaludis.","DOI":"10.1111/j.1574-6968.2004.tb09741.x","ISSN":"0378-1097, 1574-6968","note":"PMID: 15336407","language":"en","author":[{"family":"Haydock","given":"Andrew K."},{"family":"Porat","given":"Iris"},{"family":"Whitman","given":"William B."},{"family":"Leigh","given":"John A."}],"issued":{"date-parts":[["2004",9,1]]},"PMID":"15336407"}}],"schema":"https://github.com/citation-style-language/schema/raw/master/csl-citation.json"} </w:instrText>
      </w:r>
      <w:r w:rsidR="001B65A0">
        <w:fldChar w:fldCharType="separate"/>
      </w:r>
      <w:r w:rsidR="00915E11" w:rsidRPr="00915E11">
        <w:rPr>
          <w:rFonts w:cs="Times New Roman"/>
        </w:rPr>
        <w:t>[6]</w:t>
      </w:r>
      <w:r w:rsidR="001B65A0">
        <w:fldChar w:fldCharType="end"/>
      </w:r>
      <w:r w:rsidR="001B65A0">
        <w:t xml:space="preserve">. Thus, it represents an ideal candidate for studying methanogenesis and for creating novel strain designs that produce </w:t>
      </w:r>
      <w:r w:rsidR="00080C5F">
        <w:t>industrially relevant products.</w:t>
      </w:r>
    </w:p>
    <w:p w:rsidR="00535032" w:rsidRDefault="00467AD6" w:rsidP="00586344">
      <w:pPr>
        <w:spacing w:line="480" w:lineRule="auto"/>
      </w:pPr>
      <w:r>
        <w:t>Genome scale metabolic reconstructions</w:t>
      </w:r>
      <w:r w:rsidR="00535032">
        <w:t xml:space="preserve"> are powerful tools that </w:t>
      </w:r>
      <w:r w:rsidR="009D0324">
        <w:t xml:space="preserve">can aid in mapping metabolic pathways and serve as platforms for generating hypothetical strain designs. Additionally, they </w:t>
      </w:r>
      <w:r w:rsidR="00535032">
        <w:t>serve as organism knowledge bases and can be</w:t>
      </w:r>
      <w:r>
        <w:t xml:space="preserve"> made into models that</w:t>
      </w:r>
      <w:r w:rsidR="00535032">
        <w:t xml:space="preserve"> </w:t>
      </w:r>
      <w:r>
        <w:t>predict</w:t>
      </w:r>
      <w:r w:rsidR="00535032">
        <w:t xml:space="preserve"> growth phenotypes for potential wet lab experiments</w:t>
      </w:r>
      <w:r w:rsidR="00666EBB">
        <w:t xml:space="preserve"> by simulating steady-state growth via flux balance analysis (FBA) {</w:t>
      </w:r>
      <w:r w:rsidR="00666EBB" w:rsidRPr="00666EBB">
        <w:rPr>
          <w:highlight w:val="yellow"/>
        </w:rPr>
        <w:t>SOURCE NEEDED</w:t>
      </w:r>
      <w:r w:rsidR="00666EBB">
        <w:t>}</w:t>
      </w:r>
      <w:r w:rsidR="00535032">
        <w:t xml:space="preserve">. </w:t>
      </w:r>
      <w:r w:rsidR="009D0324">
        <w:t>Their</w:t>
      </w:r>
      <w:r w:rsidR="00586344">
        <w:t xml:space="preserve"> valuable </w:t>
      </w:r>
      <w:r w:rsidR="009D0324">
        <w:t>ability to model metabolism has</w:t>
      </w:r>
      <w:r w:rsidR="00586344">
        <w:t xml:space="preserve"> helped guide </w:t>
      </w:r>
      <w:r w:rsidR="00586344">
        <w:lastRenderedPageBreak/>
        <w:t xml:space="preserve">metabolic engineering efforts for production of industrial biochemical in multiple organisms </w:t>
      </w:r>
      <w:r w:rsidR="00586344">
        <w:fldChar w:fldCharType="begin"/>
      </w:r>
      <w:r w:rsidR="00915E11">
        <w:instrText xml:space="preserve"> ADDIN ZOTERO_ITEM CSL_CITATION {"citationID":"ccap1o6lr","properties":{"formattedCitation":"[7]","plainCitation":"[7]"},"citationItems":[{"id":46,"uris":["http://zotero.org/users/2565720/items/WHP5DFE9"],"uri":["http://zotero.org/users/2565720/items/WHP5DFE9"],"itemData":{"id":46,"type":"article-journal","title":"Accomplishments in genome-scale in silico modeling for industrial and medical biotechnology","container-title":"Biotechnology Journal","page":"1653-1670","volume":"4","issue":"12","source":"Wiley Online Library","abstract":"Driven by advancements in high-throughput biological technologies and the growing number of sequenced genomes, the construction of in silico models at the genome scale has provided powerful tools to investigate a vast array of biological systems and applications. Here, we review comprehensively the uses of such models in industrial and medical biotechnology, including biofuel generation, food production, and drug development. While the use of in silico models is still in its early stages for delivering to industry, significant initial successes have been achieved. For the cases presented here, genome-scale models predict engineering strategies to enhance properties of interest in an organism or to inhibit harmful mechanisms of pathogens. Going forward, genome-scale in silico models promise to extend their application and analysis scope to become a transformative tool in biotechnology.","DOI":"10.1002/biot.200900234","ISSN":"1860-7314","journalAbbreviation":"Biotechnology Journal","language":"en","author":[{"family":"Milne","given":"Caroline B."},{"family":"Kim","given":"Pan-Jun"},{"family":"Eddy","given":"James A."},{"family":"Price","given":"Nathan D."}],"issued":{"date-parts":[["2009",12,1]]}}}],"schema":"https://github.com/citation-style-language/schema/raw/master/csl-citation.json"} </w:instrText>
      </w:r>
      <w:r w:rsidR="00586344">
        <w:fldChar w:fldCharType="separate"/>
      </w:r>
      <w:r w:rsidR="00915E11" w:rsidRPr="00915E11">
        <w:rPr>
          <w:rFonts w:cs="Times New Roman"/>
        </w:rPr>
        <w:t>[7]</w:t>
      </w:r>
      <w:r w:rsidR="00586344">
        <w:fldChar w:fldCharType="end"/>
      </w:r>
      <w:r w:rsidR="00586344">
        <w:t xml:space="preserve">. </w:t>
      </w:r>
      <w:r w:rsidR="009D0324">
        <w:t xml:space="preserve">Constructing a genome scale metabolic reconstruction for </w:t>
      </w:r>
      <w:r w:rsidR="009D0324">
        <w:rPr>
          <w:i/>
        </w:rPr>
        <w:t xml:space="preserve">M. maripaludis </w:t>
      </w:r>
      <w:r w:rsidR="009D0324">
        <w:t xml:space="preserve">would therefore have </w:t>
      </w:r>
      <w:r w:rsidR="00535032">
        <w:t xml:space="preserve">promise for </w:t>
      </w:r>
      <w:r w:rsidR="009D0324">
        <w:t xml:space="preserve">better understanding methanogenesis and for </w:t>
      </w:r>
      <w:r w:rsidR="00535032">
        <w:t xml:space="preserve">guiding metabolic engineering efforts </w:t>
      </w:r>
      <w:r w:rsidR="009D0324">
        <w:t>that harness</w:t>
      </w:r>
      <w:r w:rsidR="00535032">
        <w:t xml:space="preserve"> the unique metabolism of our hydrogenotrophic methanogen. </w:t>
      </w:r>
    </w:p>
    <w:p w:rsidR="00F27938" w:rsidRDefault="00DD75BA" w:rsidP="00586344">
      <w:pPr>
        <w:spacing w:line="480" w:lineRule="auto"/>
      </w:pPr>
      <w:r>
        <w:rPr>
          <w:i/>
        </w:rPr>
        <w:t xml:space="preserve">M. maripaludis </w:t>
      </w:r>
      <w:r>
        <w:t xml:space="preserve">has already been metabolically reconstructed as part of a mutualistic community model with </w:t>
      </w:r>
      <w:r>
        <w:rPr>
          <w:i/>
        </w:rPr>
        <w:t xml:space="preserve">D. vulgaris </w:t>
      </w:r>
      <w:r>
        <w:rPr>
          <w:i/>
        </w:rPr>
        <w:fldChar w:fldCharType="begin"/>
      </w:r>
      <w:r w:rsidR="00DD7B0D">
        <w:rPr>
          <w:i/>
        </w:rPr>
        <w:instrText xml:space="preserve"> ADDIN ZOTERO_ITEM CSL_CITATION {"citationID":"1af40venu5","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Pr>
          <w:i/>
        </w:rPr>
        <w:fldChar w:fldCharType="separate"/>
      </w:r>
      <w:r w:rsidR="00915E11" w:rsidRPr="00915E11">
        <w:rPr>
          <w:rFonts w:cs="Times New Roman"/>
        </w:rPr>
        <w:t>[8]</w:t>
      </w:r>
      <w:r>
        <w:rPr>
          <w:i/>
        </w:rPr>
        <w:fldChar w:fldCharType="end"/>
      </w:r>
      <w:r w:rsidR="00E76580">
        <w:rPr>
          <w:i/>
        </w:rPr>
        <w:t xml:space="preserve"> </w:t>
      </w:r>
      <w:r w:rsidR="00E76580">
        <w:t xml:space="preserve">and as an isolate </w:t>
      </w:r>
      <w:r w:rsidR="00586344">
        <w:fldChar w:fldCharType="begin"/>
      </w:r>
      <w:r w:rsidR="00915E11">
        <w:instrText xml:space="preserve"> ADDIN ZOTERO_ITEM CSL_CITATION {"citationID":"45r95c3f8","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586344">
        <w:fldChar w:fldCharType="separate"/>
      </w:r>
      <w:r w:rsidR="00915E11" w:rsidRPr="00915E11">
        <w:rPr>
          <w:rFonts w:cs="Times New Roman"/>
        </w:rPr>
        <w:t>[9]</w:t>
      </w:r>
      <w:r w:rsidR="00586344">
        <w:fldChar w:fldCharType="end"/>
      </w:r>
      <w:r w:rsidR="00586344">
        <w:t xml:space="preserve">. </w:t>
      </w:r>
      <w:r w:rsidR="00E76580">
        <w:t xml:space="preserve">In the former case, the model of </w:t>
      </w:r>
      <w:r w:rsidR="00E76580">
        <w:rPr>
          <w:i/>
        </w:rPr>
        <w:t xml:space="preserve">M. maripaludis </w:t>
      </w:r>
      <w:r w:rsidR="00E76580">
        <w:t xml:space="preserve">represented only core metabolism and was used primarily to investigate interactions between the two different species rather than probe the depths of one organism’s metabolism </w:t>
      </w:r>
      <w:r w:rsidR="00E76580">
        <w:fldChar w:fldCharType="begin"/>
      </w:r>
      <w:r w:rsidR="00DD7B0D">
        <w:instrText xml:space="preserve"> ADDIN ZOTERO_ITEM CSL_CITATION {"citationID":"1dltmdo1v","properties":{"formattedCitation":"[8]","plainCitation":"[8]"},"citationItems":[{"id":302,"uris":["http://zotero.org/users/2565720/items/6F246S9P"],"uri":["http://zotero.org/users/2565720/items/6F246S9P"],"itemData":{"id":302,"type":"article-journal","title":"Metabolic modeling of a mutualistic microbial community","container-title":"Molecular Systems Biology","page":"92","volume":"3","source":"PubMed","abstract":"The rate of production of methane in many environments depends upon mutualistic interactions between sulfate-reducing bacteria and methanogens. To enhance our understanding of these relationships, we took advantage of the fully sequenced genomes of Desulfovibrio vulgaris and Methanococcus maripaludis to produce and analyze the first multispecies stoichiometric metabolic model. Model results were compared to data on growth of the co-culture on lactate in the absence of sulfate. The model accurately predicted several ecologically relevant characteristics, including the flux of metabolites and the ratio of D. vulgaris to M. maripaludis cells during growth. In addition, the model and our data suggested that it was possible to eliminate formate as an interspecies electron shuttle, but hydrogen transfer was essential for syntrophic growth. Our work demonstrated that reconstructed metabolic networks and stoichiometric models can serve not only to predict metabolic fluxes and growth phenotypes of single organisms, but also to capture growth parameters and community composition of simple bacterial communities.","DOI":"10.1038/msb4100131","ISSN":"1744-4292","note":"PMID: 17353934\nPMCID: PMC1847946","journalAbbreviation":"Mol. Syst. Biol.","language":"eng","author":[{"family":"Stolyar","given":"Sergey"},{"family":"Dien","given":"Steve","non-dropping-particle":"Van"},{"family":"Hillesland","given":"Kristina Linnea"},{"family":"Pinel","given":"Nicolas"},{"family":"Lie","given":"Thomas J."},{"family":"Leigh","given":"John A."},{"family":"Stahl","given":"David A."}],"issued":{"date-parts":[["2007"]]},"PMID":"17353934","PMCID":"PMC1847946"}}],"schema":"https://github.com/citation-style-language/schema/raw/master/csl-citation.json"} </w:instrText>
      </w:r>
      <w:r w:rsidR="00E76580">
        <w:fldChar w:fldCharType="separate"/>
      </w:r>
      <w:r w:rsidR="00915E11" w:rsidRPr="00915E11">
        <w:rPr>
          <w:rFonts w:cs="Times New Roman"/>
        </w:rPr>
        <w:t>[8]</w:t>
      </w:r>
      <w:r w:rsidR="00E76580">
        <w:fldChar w:fldCharType="end"/>
      </w:r>
      <w:r w:rsidR="00E76580">
        <w:t xml:space="preserve">. The latter case was the first genome-scale metabolic reconstruction of </w:t>
      </w:r>
      <w:r w:rsidR="00E76580">
        <w:rPr>
          <w:i/>
        </w:rPr>
        <w:t>M. maripaludis S2</w:t>
      </w:r>
      <w:r w:rsidR="00E76580">
        <w:rPr>
          <w:i/>
        </w:rPr>
        <w:fldChar w:fldCharType="begin"/>
      </w:r>
      <w:r w:rsidR="00915E11">
        <w:rPr>
          <w:i/>
        </w:rPr>
        <w:instrText xml:space="preserve"> ADDIN ZOTERO_ITEM CSL_CITATION {"citationID":"1sdk81auok","properties":{"formattedCitation":"[9]","plainCitation":"[9]"},"citationItems":[{"id":15,"uris":["http://zotero.org/users/2565720/items/WKTSDSE2"],"uri":["http://zotero.org/users/2565720/items/WKTSDSE2"],"itemData":{"id":15,"type":"article-journal","title":"A genome-scale metabolic model of Methanococcus maripaludis S2 for CO2 capture and conversion to methane","container-title":"Molecular bioSystems","page":"1043-1054","volume":"10","issue":"5","source":"PubMed","abstract":"Methane is a major energy source for heating and electricity. Its production by methanogenic bacteria is widely known in nature. M. maripaludis S2 is a fully sequenced hydrogenotrophic methanogen and an excellent laboratory strain with robust genetic tools. However, a quantitative systems biology model to complement these tools is absent in the literature. To understand and enhance its methanogenesis from CO2, this work presents the first constraint-based genome-scale metabolic model (iMM518). It comprises 570 reactions, 556 distinct metabolites, and 518 genes along with gene-protein-reaction (GPR) associations, and covers 30% of open reading frames (ORFs). The model was validated using biomass growth data and experimental phenotypic studies from the literature. Its comparison with the in silico models of Methanosarcina barkeri, Methanosarcina acetivorans, and Sulfolobus solfataricus P2 shows M. maripaludis S2 to be a better organism for producing methane. Using the model, genes essential for growth were identified, and the efficacies of alternative carbon, hydrogen and nitrogen sources were studied. The model can predict the effects of reengineering M. maripaludis S2 to guide or expedite experimental efforts.","DOI":"10.1039/c3mb70421a","ISSN":"1742-2051","note":"PMID: 24553424","journalAbbreviation":"Mol Biosyst","language":"eng","author":[{"family":"Goyal","given":"Nishu"},{"family":"Widiastuti","given":"Hanifah"},{"family":"Karimi","given":"I. A."},{"family":"Zhou","given":"Zhi"}],"issued":{"date-parts":[["2014",5]]},"PMID":"24553424"}}],"schema":"https://github.com/citation-style-language/schema/raw/master/csl-citation.json"} </w:instrText>
      </w:r>
      <w:r w:rsidR="00E76580">
        <w:rPr>
          <w:i/>
        </w:rPr>
        <w:fldChar w:fldCharType="separate"/>
      </w:r>
      <w:r w:rsidR="00915E11" w:rsidRPr="00915E11">
        <w:rPr>
          <w:rFonts w:cs="Times New Roman"/>
        </w:rPr>
        <w:t>[9]</w:t>
      </w:r>
      <w:r w:rsidR="00E76580">
        <w:rPr>
          <w:i/>
        </w:rPr>
        <w:fldChar w:fldCharType="end"/>
      </w:r>
      <w:r w:rsidR="00E76580">
        <w:rPr>
          <w:i/>
        </w:rPr>
        <w:t xml:space="preserve"> </w:t>
      </w:r>
      <w:r w:rsidR="00E76580">
        <w:t xml:space="preserve">and </w:t>
      </w:r>
      <w:r w:rsidR="00037BDF">
        <w:t xml:space="preserve">although it </w:t>
      </w:r>
      <w:r w:rsidR="00F134C6">
        <w:t>wa</w:t>
      </w:r>
      <w:r w:rsidR="00037BDF">
        <w:t xml:space="preserve">s </w:t>
      </w:r>
      <w:r w:rsidR="00E76580">
        <w:t xml:space="preserve">an important step towards understanding </w:t>
      </w:r>
      <w:r w:rsidR="00E76580">
        <w:rPr>
          <w:i/>
        </w:rPr>
        <w:t xml:space="preserve">M. maripaludis </w:t>
      </w:r>
      <w:r w:rsidR="00F134C6">
        <w:t>metabolism</w:t>
      </w:r>
      <w:r w:rsidR="00037BDF">
        <w:t>, o</w:t>
      </w:r>
      <w:r w:rsidR="00E76580">
        <w:t>ur examination of this model revealed a</w:t>
      </w:r>
      <w:r w:rsidR="00F134C6">
        <w:t xml:space="preserve"> number of areas we could improve upon by incorporating </w:t>
      </w:r>
      <w:r w:rsidR="00E76580">
        <w:t>additional features from published biochemical literature</w:t>
      </w:r>
      <w:r w:rsidR="00F134C6">
        <w:t>.</w:t>
      </w:r>
    </w:p>
    <w:p w:rsidR="00422297" w:rsidRPr="00037BDF" w:rsidRDefault="00B042B4" w:rsidP="00586344">
      <w:pPr>
        <w:spacing w:line="480" w:lineRule="auto"/>
      </w:pPr>
      <w:r>
        <w:t xml:space="preserve">Here we present iMR533, the first metabolic reconstruction and model of </w:t>
      </w:r>
      <w:r>
        <w:rPr>
          <w:i/>
        </w:rPr>
        <w:t xml:space="preserve">M. maripaludis S2 </w:t>
      </w:r>
      <w:r>
        <w:t xml:space="preserve">to accurately represent hydrogenotrophic methanogenesis. This reconstruction </w:t>
      </w:r>
      <w:r w:rsidR="00F27938">
        <w:t xml:space="preserve">is the first to include the full Wolfe Cycle, the </w:t>
      </w:r>
      <w:proofErr w:type="spellStart"/>
      <w:r w:rsidR="00F27938">
        <w:t>cylical</w:t>
      </w:r>
      <w:proofErr w:type="spellEnd"/>
      <w:r w:rsidR="00F27938">
        <w:t xml:space="preserve"> catabolic pathway responsible for generating methane and ATP in our organism </w:t>
      </w:r>
      <w:r w:rsidR="00F27938">
        <w:fldChar w:fldCharType="begin"/>
      </w:r>
      <w:r w:rsidR="00915E11">
        <w:instrText xml:space="preserve"> ADDIN ZOTERO_ITEM CSL_CITATION {"citationID":"1e9ak839ee","properties":{"formattedCitation":"[10]","plainCitation":"[10]"},"citationItems":[{"id":304,"uris":["http://zotero.org/users/2565720/items/SQRVS3NW"],"uri":["http://zotero.org/users/2565720/items/SQRVS3NW"],"itemData":{"id":304,"type":"article-journal","title":"The Wolfe cycle comes full circle","container-title":"Proceedings of the National Academy of Sciences","page":"15084-15085","volume":"109","issue":"38","source":"www.pnas.org","DOI":"10.1073/pnas.1213193109","ISSN":"0027-8424, 1091-6490","note":"PMID: 22955879","journalAbbreviation":"PNAS","language":"en","author":[{"family":"Thauer","given":"Rudolf K."}],"issued":{"date-parts":[["2012",9,18]]},"PMID":"22955879"}}],"schema":"https://github.com/citation-style-language/schema/raw/master/csl-citation.json"} </w:instrText>
      </w:r>
      <w:r w:rsidR="00F27938">
        <w:fldChar w:fldCharType="separate"/>
      </w:r>
      <w:r w:rsidR="00915E11" w:rsidRPr="00915E11">
        <w:rPr>
          <w:rFonts w:cs="Times New Roman"/>
        </w:rPr>
        <w:t>[10]</w:t>
      </w:r>
      <w:r w:rsidR="00F27938">
        <w:fldChar w:fldCharType="end"/>
      </w:r>
      <w:r w:rsidR="00F27938">
        <w:t xml:space="preserve">. Most critically, our reconstruction includes the vital energy-conserving electron bifurcation step that couples the first and last steps of the cycle </w:t>
      </w:r>
      <w:r w:rsidR="00F27938">
        <w:fldChar w:fldCharType="begin"/>
      </w:r>
      <w:r w:rsidR="00915E11">
        <w:instrText xml:space="preserve"> ADDIN ZOTERO_ITEM CSL_CITATION {"citationID":"2h2cuvt5u5","properties":{"formattedCitation":"[11]","plainCitation":"[11]"},"citationItems":[{"id":308,"uris":["http://zotero.org/users/2565720/items/MD2R9IKW"],"uri":["http://zotero.org/users/2565720/items/MD2R9IKW"],"itemData":{"id":308,"type":"article-journal","title":"Coupling of ferredoxin and heterodisulfide reduction via electron bifurcation in hydrogenotrophic methanogenic archaea","container-title":"Proceedings of the National Academy of Sciences","page":"2981-2986","volume":"108","issue":"7","source":"www.pnas.org","abstract":"In methanogenic archaea growing on H2 and CO2 the first step in methanogenesis is the ferredoxin-dependent endergonic reduction of CO2 with H2 to formylmethanofuran and the last step is the exergonic reduction of the heterodisulfide CoM-S-S-CoB with H2 to coenzyme M (CoM-SH) and coenzyme B (CoB-SH). We recently proposed that in hydrogenotrophic methanogens the two reactions are energetically coupled via the cytoplasmic MvhADG/HdrABC complex. It is reported here that the purified complex from Methanothermobacter marburgensis catalyzes the CoM-S-S-CoB-dependent reduction of ferredoxin with H2. Per mole CoM-S-S-CoB added, 1 mol of ferredoxin (Fd) was reduced, indicating an electron bifurcation coupling mechanism: This stoichiometry of coupling is consistent with an ATP gain per mole methane from 4 H2 and CO2 of near 0.5 deduced from an H2-threshold concentration of 8 Pa and a growth yield of up to 3 g/mol methane.","DOI":"10.1073/pnas.1016761108","ISSN":"0027-8424, 1091-6490","note":"PMID: 21262829","journalAbbreviation":"PNAS","language":"en","author":[{"family":"Kaster","given":"Anne-Kristin"},{"family":"Moll","given":"Johanna"},{"family":"Parey","given":"Kristian"},{"family":"Thauer","given":"Rudolf K."}],"issued":{"date-parts":[["2011",2,15]]},"PMID":"21262829"}}],"schema":"https://github.com/citation-style-language/schema/raw/master/csl-citation.json"} </w:instrText>
      </w:r>
      <w:r w:rsidR="00F27938">
        <w:fldChar w:fldCharType="separate"/>
      </w:r>
      <w:r w:rsidR="00915E11" w:rsidRPr="00915E11">
        <w:rPr>
          <w:rFonts w:cs="Times New Roman"/>
        </w:rPr>
        <w:t>[11]</w:t>
      </w:r>
      <w:r w:rsidR="00F27938">
        <w:fldChar w:fldCharType="end"/>
      </w:r>
      <w:r w:rsidR="00F27938">
        <w:t xml:space="preserve">. Other improvements include eliminating </w:t>
      </w:r>
      <w:proofErr w:type="spellStart"/>
      <w:r w:rsidR="00F27938">
        <w:t>methanophenazine</w:t>
      </w:r>
      <w:proofErr w:type="spellEnd"/>
      <w:r w:rsidR="00F27938">
        <w:t xml:space="preserve"> utilization, which is known not to occur in hydrogenotrophic methanogens </w:t>
      </w:r>
      <w:r w:rsidR="00F27938">
        <w:fldChar w:fldCharType="begin"/>
      </w:r>
      <w:r w:rsidR="00915E11">
        <w:instrText xml:space="preserve"> ADDIN ZOTERO_ITEM CSL_CITATION {"citationID":"1a0pt8kc57","properties":{"formattedCitation":"[2]","plainCitation":"[2]"},"citationItems":[{"id":178,"uris":["http://zotero.org/users/2565720/items/ZD6TWET9"],"uri":["http://zotero.org/users/2565720/items/ZD6TWET9"],"itemData":{"id":178,"type":"article-journal","title":"Methanogenic archaea: ecologically relevant differences in energy conservation","container-title":"Nature Reviews Microbiology","page":"579-591","volume":"6","issue":"8","source":"www.nature.com","abstract":"Most methanogenic archaea can reduce CO2 with H2 to methane, and it is generally assumed that the reactions and mechanisms of energy conservation that are involved are largely the same in all methanogens. However, this does not take into account the fact that methanogens with cytochromes have considerably higher growth yields and threshold concentrations for H2 than methanogens without cytochromes. These and other differences can be explained by the proposal outlined in this Review that in methanogens with cytochromes, the first and last steps in methanogenesis from CO2 are coupled chemiosmotically, whereas in methanogens without cytochromes, these steps are energetically coupled by a cytoplasmic enzyme complex that mediates flavin-based electron bifurcation.","DOI":"10.1038/nrmicro1931","ISSN":"1740-1526","shortTitle":"Methanogenic archaea","language":"en","author":[{"family":"Thauer","given":"Rudolf K."},{"family":"Kaster","given":"Anne-Kristin"},{"family":"Seedorf","given":"Henning"},{"family":"Buckel","given":"Wolfgang"},{"family":"Hedderich","given":"Reiner"}],"issued":{"date-parts":[["2008",8,1]]}}}],"schema":"https://github.com/citation-style-language/schema/raw/master/csl-citation.json"} </w:instrText>
      </w:r>
      <w:r w:rsidR="00F27938">
        <w:fldChar w:fldCharType="separate"/>
      </w:r>
      <w:r w:rsidR="00915E11" w:rsidRPr="00915E11">
        <w:rPr>
          <w:rFonts w:cs="Times New Roman"/>
        </w:rPr>
        <w:t>[2]</w:t>
      </w:r>
      <w:r w:rsidR="00F27938">
        <w:fldChar w:fldCharType="end"/>
      </w:r>
      <w:r w:rsidR="00F27938">
        <w:t xml:space="preserve">, replacing sulfate with sulfide, the primary sulfur source in </w:t>
      </w:r>
      <w:r w:rsidR="00166CBF">
        <w:rPr>
          <w:i/>
        </w:rPr>
        <w:t xml:space="preserve">M. maripaludis </w:t>
      </w:r>
      <w:r w:rsidR="00166CBF" w:rsidRPr="00586344">
        <w:rPr>
          <w:highlight w:val="yellow"/>
        </w:rPr>
        <w:t>{SOURCE NEEDED}</w:t>
      </w:r>
      <w:r w:rsidR="00166CBF">
        <w:t xml:space="preserve">, and adding biosynthesis pathways for all of the unique coenzymes involved in methanogenesis </w:t>
      </w:r>
      <w:r w:rsidR="00166CBF">
        <w:fldChar w:fldCharType="begin"/>
      </w:r>
      <w:r w:rsidR="00166CBF">
        <w:instrText xml:space="preserve"> ADDIN ZOTERO_ITEM CSL_CITATION {"citationID":"27j6dj3qma","properties":{"formattedCitation":"[12]","plainCitation":"[12]"},"citationItems":[{"id":112,"uris":["http://zotero.org/users/2565720/items/HMTZVJ9H"],"uri":["http://zotero.org/users/2565720/items/HMTZVJ9H"],"itemData":{"id":112,"type":"article-journal","title":"Elucidation of methanogenic coenzyme biosyntheses: from spectroscopy to genomics","container-title":"Natural Product Reports","page":"133-147","volume":"19","issue":"2","source":"pubs.rsc.org","abstract":"Covering: 1971–2001","DOI":"10.1039/B103714P","ISSN":"1460-4752","shortTitle":"Elucidation of methanogenic coenzyme biosyntheses","journalAbbreviation":"Nat. Prod. Rep.","language":"en","author":[{"family":"Graham","given":"David E."},{"family":"White","given":"Robert H."}],"issued":{"date-parts":[["2002",3,15]]}}}],"schema":"https://github.com/citation-style-language/schema/raw/master/csl-citation.json"} </w:instrText>
      </w:r>
      <w:r w:rsidR="00166CBF">
        <w:fldChar w:fldCharType="separate"/>
      </w:r>
      <w:r w:rsidR="00166CBF" w:rsidRPr="00166CBF">
        <w:rPr>
          <w:rFonts w:cs="Times New Roman"/>
        </w:rPr>
        <w:t>[12]</w:t>
      </w:r>
      <w:r w:rsidR="00166CBF">
        <w:fldChar w:fldCharType="end"/>
      </w:r>
      <w:r w:rsidR="00166CBF">
        <w:t xml:space="preserve">. </w:t>
      </w:r>
      <w:r w:rsidR="00037BDF">
        <w:t xml:space="preserve">We further increased genome coverage and homology by employing likelihood-based </w:t>
      </w:r>
      <w:proofErr w:type="spellStart"/>
      <w:r w:rsidR="00037BDF">
        <w:t>gapfilling</w:t>
      </w:r>
      <w:proofErr w:type="spellEnd"/>
      <w:r w:rsidR="00037BDF">
        <w:t xml:space="preserve">, a technique that fills reaction gaps based on </w:t>
      </w:r>
      <w:r w:rsidR="00037BDF">
        <w:lastRenderedPageBreak/>
        <w:t xml:space="preserve">probability rather than on parsimony </w:t>
      </w:r>
      <w:r w:rsidR="00037BDF">
        <w:fldChar w:fldCharType="begin"/>
      </w:r>
      <w:r w:rsidR="00037BDF">
        <w:instrText xml:space="preserve"> ADDIN ZOTERO_ITEM CSL_CITATION {"citationID":"25fukdkllf","properties":{"formattedCitation":"[13]","plainCitation":"[13]"},"citationItems":[{"id":315,"uris":["http://zotero.org/users/2565720/items/5VCW6ZB7"],"uri":["http://zotero.org/users/2565720/items/5VCW6ZB7"],"itemData":{"id":315,"type":"article-journal","title":"Likelihood-Based Gene Annotations for Gap Filling and Quality Assessment in Genome-Scale Metabolic Models","container-title":"PLoS Comput Biol","page":"e1003882","volume":"10","issue":"10","source":"PLoS Journals","abstract":"Author Summary Genome-scale metabolic modeling is a powerful approach that allows one to computationally simulate a variety of metabolic phenotypes. However, manually constructing accurate metabolic networks is extremely time intensive and it is thus desirable to have automated computational methods for providing high-quality metabolic networks. Incomplete knowledge of biological chemistries leads to missing, ambiguous, or inaccurate gene annotations, and thus gives rise to incomplete metabolic networks. Computational algorithms for filling these gaps in a metabolic model rely on network topology based approaches that can result in solutions that are inconsistent with existing genomic data. We developed an algorithm that directly incorporates genomic evidence into the decision-making process for gap filling reactions. This algorithm both maximizes the consistency of gap filled reactions with available genomic data and identifies candidate genes for gap filled reactions. The algorithm has been integrated into KBase's metabolic modeling service, an automated metabolic network reconstruction framework that includes the ModelSEED automated metabolic reconstruction tools.","DOI":"10.1371/journal.pcbi.1003882","journalAbbreviation":"PLoS Comput Biol","author":[{"family":"Benedict","given":"Matthew N."},{"family":"Mundy","given":"Michael B."},{"family":"Henry","given":"Christopher S."},{"family":"Chia","given":"Nicholas"},{"family":"Price","given":"Nathan D."}],"issued":{"date-parts":[["2014",10,16]]}}}],"schema":"https://github.com/citation-style-language/schema/raw/master/csl-citation.json"} </w:instrText>
      </w:r>
      <w:r w:rsidR="00037BDF">
        <w:fldChar w:fldCharType="separate"/>
      </w:r>
      <w:r w:rsidR="00037BDF" w:rsidRPr="00037BDF">
        <w:rPr>
          <w:rFonts w:cs="Times New Roman"/>
        </w:rPr>
        <w:t>[13]</w:t>
      </w:r>
      <w:r w:rsidR="00037BDF">
        <w:fldChar w:fldCharType="end"/>
      </w:r>
      <w:r w:rsidR="00037BDF">
        <w:t xml:space="preserve">. </w:t>
      </w:r>
      <w:r>
        <w:t xml:space="preserve">Our reconstruction is the first manually-curated genome scale reconstruction to employ likelihood based gap filling. </w:t>
      </w:r>
    </w:p>
    <w:p w:rsidR="00414739" w:rsidRDefault="005B2988" w:rsidP="00B042B4">
      <w:pPr>
        <w:spacing w:line="480" w:lineRule="auto"/>
      </w:pPr>
      <w:r>
        <w:t>A</w:t>
      </w:r>
      <w:r w:rsidR="00037BDF">
        <w:t xml:space="preserve">s an additional measure, we have included free energies of formation to our reconstruction. </w:t>
      </w:r>
      <w:r w:rsidR="00BC613A">
        <w:t xml:space="preserve">This is an especially salient consideration for methanogenic archaea, which can grow close to the thermodynamic limits that support life </w:t>
      </w:r>
      <w:r w:rsidR="00BC613A">
        <w:fldChar w:fldCharType="begin"/>
      </w:r>
      <w:r w:rsidR="00DD7B0D">
        <w:instrText xml:space="preserve"> ADDIN ZOTERO_ITEM CSL_CITATION {"citationID":"3ufgh9csi","properties":{"formattedCitation":"[14]","plainCitation":"[14]"},"citationItems":[{"id":312,"uris":["http://zotero.org/users/2565720/items/RRE8QV7S"],"uri":["http://zotero.org/users/2565720/items/RRE8QV7S"],"itemData":{"id":312,"type":"article-journal","title":"Anaerobic microbial metabolism can proceed close to thermodynamic limits","container-title":"Nature","page":"454-456","volume":"415","issue":"6870","source":"www.nature.com.proxy2.library.illinois.edu","abstract":"Many fermentative bacteria obtain energy for growth by reactions in which the change in free energy (G') is less than that needed to synthesize ATP. These bacteria couple substrate metabolism directly to ATP synthesis, however, by classical phosphoryl transfer reactions. An explanation for the energy economy of these organisms is that biological systems conserve energy in discrete amounts, with a minimum, biochemically convertible energy value of about -20 kJ mol-1 (refs 1, 2, 3). This concept predicts that anaerobic substrate decay ceases before the minimum free energy value is reached, and several studies support this prediction. Here we show that metabolism by syntrophic associations, in which the degradation of a substrate by one species is thermodynamically possible only through removal of the end product by another species, can occur at values close to thermodynamic equilibrium (G' 0 kJ mol-1). The free energy remaining when substrate metabolism halts is not constant; it depends on the terminal electron-accepting reaction and the amount of energy required for substrate activation. Syntrophic associations metabolize near thermodynamic equilibrium, indicating that bacteria operate extremely efficient catabolic systems.","DOI":"10.1038/415454a","ISSN":"0028-0836","journalAbbreviation":"Nature","author":[{"family":"Jackson","given":"Bradley E."},{"family":"McInerney","given":"Michael J."}],"issued":{"date-parts":[["2002",1,24]]}}}],"schema":"https://github.com/citation-style-language/schema/raw/master/csl-citation.json"} </w:instrText>
      </w:r>
      <w:r w:rsidR="00BC613A">
        <w:fldChar w:fldCharType="separate"/>
      </w:r>
      <w:r w:rsidR="00DD7B0D" w:rsidRPr="00DD7B0D">
        <w:rPr>
          <w:rFonts w:cs="Times New Roman"/>
        </w:rPr>
        <w:t>[14]</w:t>
      </w:r>
      <w:r w:rsidR="00BC613A">
        <w:fldChar w:fldCharType="end"/>
      </w:r>
      <w:r w:rsidR="00BC613A">
        <w:t xml:space="preserve">. </w:t>
      </w:r>
      <w:r w:rsidR="00C073FF">
        <w:t xml:space="preserve">A well-established method of applying thermodynamic constraints involves applying the second law of thermodynamics to metabolic models to restrict reaction directionalities in the direction of negative free energy generation </w:t>
      </w:r>
      <w:r w:rsidR="00C073FF">
        <w:fldChar w:fldCharType="begin"/>
      </w:r>
      <w:r w:rsidR="00DD7B0D">
        <w:instrText xml:space="preserve"> ADDIN ZOTERO_ITEM CSL_CITATION {"citationID":"bifkhgkpm","properties":{"formattedCitation":"[15,16]","plainCitation":"[15,16]"},"citationItems":[{"id":147,"uris":["http://zotero.org/users/2565720/items/K56TQDNQ"],"uri":["http://zotero.org/users/2565720/items/K56TQDNQ"],"itemData":{"id":147,"type":"article-journal","title":"Thermodynamics-Based Metabolic Flux Analysis","container-title":"Biophysical Journal","page":"1792-1805","volume":"92","issue":"5","source":"CrossRef","DOI":"10.1529/biophysj.106.093138","ISSN":"00063495","language":"en","author":[{"family":"Henry","given":"Christopher S."},{"family":"Broadbelt","given":"Linda J."},{"family":"Hatzimanikatis","given":"Vassily"}],"issued":{"date-parts":[["2007",3]]}}},{"id":161,"uris":["http://zotero.org/users/2565720/items/SMSZVUAX"],"uri":["http://zotero.org/users/2565720/items/SMSZVUAX"],"itemData":{"id":161,"type":"article-journal","title":"Including metabolite concentrations into flux balance analysis: thermodynamic realizability as a constraint on flux distributions in metabolic networks","container-title":"BMC systems biology","page":"23","volume":"1","issue":"1","source":"Google Scholar","shortTitle":"Including metabolite concentrations into flux balance analysis","author":[{"family":"Hoppe","given":"Andreas"},{"family":"Hoffmann","given":"Sabrina"},{"family":"Holzhütter","given":"Hermann-Georg"}],"issued":{"date-parts":[["2007"]]}}}],"schema":"https://github.com/citation-style-language/schema/raw/master/csl-citation.json"} </w:instrText>
      </w:r>
      <w:r w:rsidR="00C073FF">
        <w:fldChar w:fldCharType="separate"/>
      </w:r>
      <w:r w:rsidR="00DD7B0D" w:rsidRPr="00DD7B0D">
        <w:rPr>
          <w:rFonts w:cs="Times New Roman"/>
        </w:rPr>
        <w:t>[15,16]</w:t>
      </w:r>
      <w:r w:rsidR="00C073FF">
        <w:fldChar w:fldCharType="end"/>
      </w:r>
      <w:r w:rsidR="00C073FF">
        <w:t xml:space="preserve">. Rather than apply thermodynamic constraints to every metabolic reaction, we devised a novel method of adding free energies of formation to our model </w:t>
      </w:r>
      <w:r w:rsidR="00576333">
        <w:t>to</w:t>
      </w:r>
      <w:r w:rsidR="00C073FF">
        <w:t xml:space="preserve"> predict the overall free energy generated during steady state growth</w:t>
      </w:r>
      <w:r w:rsidR="00F134C6">
        <w:t xml:space="preserve"> based solely on standard free energies and concentrations of external metabolites</w:t>
      </w:r>
      <w:r w:rsidR="00C073FF">
        <w:t>. Our method allows us to evaluate and restrict our FBA solutions to only those that have a negative net free energy of formation, but does not bound the solution space by placing reaction directionality constraints on internal reactions where metabolite concentrations are difficult to measure.</w:t>
      </w:r>
      <w:r w:rsidR="00666EBB">
        <w:t xml:space="preserve"> In </w:t>
      </w:r>
      <w:r w:rsidR="00C22C00">
        <w:t>combining these novel thermodynamic considerations</w:t>
      </w:r>
      <w:r w:rsidR="00666EBB">
        <w:t xml:space="preserve"> with stoichiometric information, </w:t>
      </w:r>
      <w:r w:rsidR="00C22C00">
        <w:t xml:space="preserve">iMR533 </w:t>
      </w:r>
      <w:r w:rsidR="00666EBB">
        <w:t>provide</w:t>
      </w:r>
      <w:r w:rsidR="00C22C00">
        <w:t xml:space="preserve">s </w:t>
      </w:r>
      <w:r w:rsidR="00666EBB">
        <w:t xml:space="preserve">a </w:t>
      </w:r>
      <w:r w:rsidR="00C22C00">
        <w:t>means</w:t>
      </w:r>
      <w:r w:rsidR="00666EBB">
        <w:t xml:space="preserve"> to predict energetically feasible </w:t>
      </w:r>
      <w:r w:rsidR="00C22C00">
        <w:t>strain designs, enhancing our metabolic engineering capabilities with</w:t>
      </w:r>
      <w:r w:rsidR="00666EBB">
        <w:t xml:space="preserve"> </w:t>
      </w:r>
      <w:r w:rsidR="00C22C00">
        <w:rPr>
          <w:i/>
        </w:rPr>
        <w:t>M. maripaludis.</w:t>
      </w:r>
    </w:p>
    <w:p w:rsidR="00C00B12" w:rsidRDefault="00C00B12" w:rsidP="00C00B12">
      <w:pPr>
        <w:pStyle w:val="Heading1"/>
      </w:pPr>
      <w:r>
        <w:t>Methods</w:t>
      </w:r>
    </w:p>
    <w:p w:rsidR="00467AD6" w:rsidRPr="00467AD6" w:rsidRDefault="00467AD6" w:rsidP="00467AD6">
      <w:pPr>
        <w:pStyle w:val="Heading2"/>
      </w:pPr>
      <w:r>
        <w:t>Genome Scale Reconstruction</w:t>
      </w:r>
    </w:p>
    <w:p w:rsidR="00650EC2" w:rsidRDefault="00BE33D1" w:rsidP="007A2129">
      <w:pPr>
        <w:spacing w:line="480" w:lineRule="auto"/>
      </w:pPr>
      <w:r>
        <w:t>We built the first draft of our reconstruction using the Model SEED automated reconstruction tools in the Department of Energy Systems Biology Knowledgebase (</w:t>
      </w:r>
      <w:proofErr w:type="spellStart"/>
      <w:r>
        <w:t>Kbase</w:t>
      </w:r>
      <w:proofErr w:type="spellEnd"/>
      <w:r>
        <w:t xml:space="preserve">; http://kbase.us). </w:t>
      </w:r>
      <w:r w:rsidR="00650EC2">
        <w:t xml:space="preserve">We built our reconstruction and </w:t>
      </w:r>
      <w:proofErr w:type="spellStart"/>
      <w:r w:rsidR="00650EC2">
        <w:t>gapfilled</w:t>
      </w:r>
      <w:proofErr w:type="spellEnd"/>
      <w:r w:rsidR="00650EC2">
        <w:t xml:space="preserve"> it to create a model in </w:t>
      </w:r>
      <w:proofErr w:type="spellStart"/>
      <w:r w:rsidR="00650EC2">
        <w:t>Kbase</w:t>
      </w:r>
      <w:proofErr w:type="spellEnd"/>
      <w:r w:rsidR="00650EC2">
        <w:t xml:space="preserve"> using their model-building tools. Chief among these is our likelihood-based </w:t>
      </w:r>
      <w:proofErr w:type="spellStart"/>
      <w:r w:rsidR="00650EC2">
        <w:t>gapfilling</w:t>
      </w:r>
      <w:proofErr w:type="spellEnd"/>
      <w:r w:rsidR="00650EC2">
        <w:t xml:space="preserve"> approach, which maximizes gene </w:t>
      </w:r>
      <w:r w:rsidR="00650EC2">
        <w:lastRenderedPageBreak/>
        <w:t xml:space="preserve">homology as it fills gaps in the model. We used the default </w:t>
      </w:r>
      <w:proofErr w:type="spellStart"/>
      <w:r w:rsidR="00650EC2">
        <w:t>Kbase</w:t>
      </w:r>
      <w:proofErr w:type="spellEnd"/>
      <w:r w:rsidR="00650EC2">
        <w:t xml:space="preserve"> biomass definition for gram-negative bacteria. </w:t>
      </w:r>
    </w:p>
    <w:p w:rsidR="00650EC2" w:rsidRDefault="00650EC2" w:rsidP="007A2129">
      <w:pPr>
        <w:spacing w:line="480" w:lineRule="auto"/>
      </w:pPr>
      <w:r>
        <w:t xml:space="preserve">Then we expanded and refined the model by manually adding information from literature sources. Our final model has each reaction tagged for how it was added to the model and what evidence was used to justify its inclusion. </w:t>
      </w:r>
      <w:r w:rsidR="00941122">
        <w:t xml:space="preserve">It is crucial to include this information to uphold network and model transparency </w:t>
      </w:r>
      <w:r w:rsidR="00941122">
        <w:fldChar w:fldCharType="begin"/>
      </w:r>
      <w:r w:rsidR="00DD7B0D">
        <w:instrText xml:space="preserve"> ADDIN ZOTERO_ITEM CSL_CITATION {"citationID":"j4alu5a9p","properties":{"formattedCitation":"[17]","plainCitation":"[17]"},"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941122">
        <w:fldChar w:fldCharType="separate"/>
      </w:r>
      <w:r w:rsidR="00DD7B0D" w:rsidRPr="00DD7B0D">
        <w:rPr>
          <w:rFonts w:cs="Times New Roman"/>
        </w:rPr>
        <w:t>[17]</w:t>
      </w:r>
      <w:r w:rsidR="00941122">
        <w:fldChar w:fldCharType="end"/>
      </w:r>
      <w:r w:rsidR="00941122">
        <w:t xml:space="preserve">. </w:t>
      </w:r>
      <w:r>
        <w:t xml:space="preserve">The model itself can be found in SBML and </w:t>
      </w:r>
      <w:proofErr w:type="spellStart"/>
      <w:r>
        <w:t>Matlab</w:t>
      </w:r>
      <w:proofErr w:type="spellEnd"/>
      <w:r>
        <w:t xml:space="preserve"> structure format in the supplementary materials. A current version of the model can be found on </w:t>
      </w:r>
      <w:proofErr w:type="spellStart"/>
      <w:r>
        <w:t>Github</w:t>
      </w:r>
      <w:proofErr w:type="spellEnd"/>
      <w:r>
        <w:t xml:space="preserve"> (</w:t>
      </w:r>
      <w:proofErr w:type="spellStart"/>
      <w:r>
        <w:t>marichards</w:t>
      </w:r>
      <w:proofErr w:type="spellEnd"/>
      <w:r>
        <w:t>/</w:t>
      </w:r>
      <w:proofErr w:type="spellStart"/>
      <w:r>
        <w:t>methanococcus</w:t>
      </w:r>
      <w:proofErr w:type="spellEnd"/>
      <w:r>
        <w:t>)</w:t>
      </w:r>
    </w:p>
    <w:p w:rsidR="00467AD6" w:rsidRDefault="00467AD6" w:rsidP="00467AD6">
      <w:pPr>
        <w:pStyle w:val="Heading2"/>
      </w:pPr>
      <w:r>
        <w:t>Growth Simulations</w:t>
      </w:r>
    </w:p>
    <w:p w:rsidR="00467AD6" w:rsidRDefault="00650EC2" w:rsidP="007A2129">
      <w:pPr>
        <w:spacing w:line="480" w:lineRule="auto"/>
      </w:pPr>
      <w:r>
        <w:t>To simulate growth, we use the steady state assumption (</w:t>
      </w:r>
      <w:proofErr w:type="spellStart"/>
      <w:r>
        <w:t>Sv</w:t>
      </w:r>
      <w:proofErr w:type="spellEnd"/>
      <w:r>
        <w:t>=0) and defined bounds on our fluxes (</w:t>
      </w:r>
      <w:proofErr w:type="spellStart"/>
      <w:r>
        <w:t>v</w:t>
      </w:r>
      <w:r w:rsidRPr="00650EC2">
        <w:rPr>
          <w:vertAlign w:val="subscript"/>
        </w:rPr>
        <w:t>min</w:t>
      </w:r>
      <w:proofErr w:type="spellEnd"/>
      <w:r>
        <w:t xml:space="preserve"> ≤ v ≤ </w:t>
      </w:r>
      <w:proofErr w:type="spellStart"/>
      <w:r>
        <w:t>v</w:t>
      </w:r>
      <w:r w:rsidRPr="00650EC2">
        <w:rPr>
          <w:vertAlign w:val="subscript"/>
        </w:rPr>
        <w:t>max</w:t>
      </w:r>
      <w:proofErr w:type="spellEnd"/>
      <w:r>
        <w:t>). All model simulations were performed using the COBRA toolbox</w:t>
      </w:r>
      <w:r w:rsidR="00643EEA">
        <w:t xml:space="preserve"> 2.0 </w:t>
      </w:r>
      <w:r w:rsidR="00643EEA">
        <w:fldChar w:fldCharType="begin"/>
      </w:r>
      <w:r w:rsidR="00037BDF">
        <w:instrText xml:space="preserve"> ADDIN ZOTERO_ITEM CSL_CITATION {"citationID":"1bn2iq8r9d","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rsidR="00643EEA">
        <w:fldChar w:fldCharType="separate"/>
      </w:r>
      <w:r w:rsidR="00037BDF" w:rsidRPr="00037BDF">
        <w:rPr>
          <w:rFonts w:cs="Times New Roman"/>
        </w:rPr>
        <w:t>[18]</w:t>
      </w:r>
      <w:r w:rsidR="00643EEA">
        <w:fldChar w:fldCharType="end"/>
      </w:r>
      <w:r>
        <w:t xml:space="preserve"> in </w:t>
      </w:r>
      <w:r w:rsidR="00643EEA">
        <w:t xml:space="preserve">MATLAB [7.14.0.739] (The </w:t>
      </w:r>
      <w:proofErr w:type="spellStart"/>
      <w:r w:rsidR="00643EEA">
        <w:t>MathWorks</w:t>
      </w:r>
      <w:proofErr w:type="spellEnd"/>
      <w:r w:rsidR="00643EEA">
        <w:t xml:space="preserve"> Inc., Natick, MA)</w:t>
      </w:r>
      <w:r>
        <w:t>.</w:t>
      </w:r>
      <w:r w:rsidR="00467AD6">
        <w:t xml:space="preserve"> </w:t>
      </w:r>
      <w:r w:rsidR="00576333">
        <w:t xml:space="preserve">It is vital that metabolic reconstruction efforts remain transparent and that resulting models be easily usable by other groups </w:t>
      </w:r>
      <w:r w:rsidR="00576333">
        <w:fldChar w:fldCharType="begin"/>
      </w:r>
      <w:r w:rsidR="00DD7B0D">
        <w:instrText xml:space="preserve"> ADDIN ZOTERO_ITEM CSL_CITATION {"citationID":"1h957cjtvu","properties":{"formattedCitation":"[17]","plainCitation":"[17]"},"citationItems":[{"id":87,"uris":["http://zotero.org/users/2565720/items/J6WIU5F9"],"uri":["http://zotero.org/users/2565720/items/J6WIU5F9"],"itemData":{"id":87,"type":"article-journal","title":"Transparency in metabolic network reconstruction enables scalable biological discovery","container-title":"Current Opinion in Biotechnology","collection-title":"Systems Biology • Nanobiotechnology","page":"105-109","volume":"34","source":"ScienceDirect","abstract":"Reconstructing metabolic pathways has long been a focus of active research. Now, draft models can be generated from genomic annotation and used to simulate metabolic fluxes of mass and energy at the whole-cell scale. This approach has led to an explosion in the number of functional metabolic network models. However, more models have not led to expanded coverage of metabolic reactions known to occur in the biosphere. Thus, there exists opportunity to reconsider the process of reconstruction and model derivation to better support the less-scalable investigative processes of biocuration and experimentation. Realizing this opportunity to improve our knowledge of metabolism requires developing new tools that make reconstructions more useful by highlighting metabolic network knowledge limitations to guide future research.","DOI":"10.1016/j.copbio.2014.12.010","ISSN":"0958-1669","journalAbbreviation":"Current Opinion in Biotechnology","author":[{"family":"Heavner","given":"Benjamin D"},{"family":"Price","given":"Nathan D"}],"issued":{"date-parts":[["2015",8]]}}}],"schema":"https://github.com/citation-style-language/schema/raw/master/csl-citation.json"} </w:instrText>
      </w:r>
      <w:r w:rsidR="00576333">
        <w:fldChar w:fldCharType="separate"/>
      </w:r>
      <w:r w:rsidR="00DD7B0D" w:rsidRPr="00DD7B0D">
        <w:rPr>
          <w:rFonts w:cs="Times New Roman"/>
        </w:rPr>
        <w:t>[17]</w:t>
      </w:r>
      <w:r w:rsidR="00576333">
        <w:fldChar w:fldCharType="end"/>
      </w:r>
      <w:r w:rsidR="00576333">
        <w:t xml:space="preserve">. </w:t>
      </w:r>
      <w:r w:rsidR="00467AD6">
        <w:t xml:space="preserve">An important part of building a model is ensuring that it </w:t>
      </w:r>
      <w:commentRangeStart w:id="0"/>
      <w:r w:rsidR="00467AD6">
        <w:t>is easy to simulate</w:t>
      </w:r>
      <w:commentRangeEnd w:id="0"/>
      <w:r w:rsidR="00467AD6">
        <w:rPr>
          <w:rStyle w:val="CommentReference"/>
        </w:rPr>
        <w:commentReference w:id="0"/>
      </w:r>
      <w:r w:rsidR="00467AD6">
        <w:t xml:space="preserve">. To assist in this process, we have created functions specifically written to simulate model growth, make systematic changes to the model, and replicate all of the results reported in this manuscript. These codes are included in supplementary data and current versions can be found on </w:t>
      </w:r>
      <w:proofErr w:type="spellStart"/>
      <w:r w:rsidR="00467AD6">
        <w:t>Github</w:t>
      </w:r>
      <w:proofErr w:type="spellEnd"/>
      <w:r w:rsidR="00467AD6">
        <w:t xml:space="preserve"> (</w:t>
      </w:r>
      <w:r w:rsidR="005B2988" w:rsidRPr="005B2988">
        <w:t>https://github.com/marichards/methanococcus</w:t>
      </w:r>
      <w:r w:rsidR="00467AD6">
        <w:t>)</w:t>
      </w:r>
    </w:p>
    <w:p w:rsidR="00467AD6" w:rsidRDefault="00467AD6" w:rsidP="00467AD6">
      <w:proofErr w:type="spellStart"/>
      <w:proofErr w:type="gramStart"/>
      <w:r>
        <w:t>maxGrowthOn</w:t>
      </w:r>
      <w:proofErr w:type="spellEnd"/>
      <w:proofErr w:type="gramEnd"/>
      <w:r>
        <w:t>__ codes</w:t>
      </w:r>
    </w:p>
    <w:p w:rsidR="00467AD6" w:rsidRDefault="00467AD6" w:rsidP="00467AD6">
      <w:proofErr w:type="spellStart"/>
      <w:proofErr w:type="gramStart"/>
      <w:r>
        <w:t>simulateKOPanel</w:t>
      </w:r>
      <w:proofErr w:type="spellEnd"/>
      <w:proofErr w:type="gramEnd"/>
      <w:r>
        <w:t xml:space="preserve"> code</w:t>
      </w:r>
    </w:p>
    <w:p w:rsidR="00467AD6" w:rsidRDefault="00467AD6" w:rsidP="00467AD6">
      <w:proofErr w:type="spellStart"/>
      <w:proofErr w:type="gramStart"/>
      <w:r>
        <w:t>switchToFormate</w:t>
      </w:r>
      <w:proofErr w:type="spellEnd"/>
      <w:proofErr w:type="gramEnd"/>
      <w:r>
        <w:t xml:space="preserve"> code</w:t>
      </w:r>
    </w:p>
    <w:p w:rsidR="00467AD6" w:rsidRDefault="00467AD6" w:rsidP="00467AD6">
      <w:proofErr w:type="spellStart"/>
      <w:proofErr w:type="gramStart"/>
      <w:r>
        <w:t>switchToSpecificFerredoxins</w:t>
      </w:r>
      <w:proofErr w:type="spellEnd"/>
      <w:proofErr w:type="gramEnd"/>
      <w:r>
        <w:t xml:space="preserve"> code</w:t>
      </w:r>
    </w:p>
    <w:p w:rsidR="00650EC2" w:rsidRDefault="00467AD6" w:rsidP="00650EC2">
      <w:r>
        <w:t>Others available on GitHub</w:t>
      </w:r>
    </w:p>
    <w:p w:rsidR="00467AD6" w:rsidRDefault="00467AD6" w:rsidP="00467AD6">
      <w:pPr>
        <w:pStyle w:val="Heading2"/>
      </w:pPr>
      <w:r>
        <w:lastRenderedPageBreak/>
        <w:t>Gene Knockout Phenotype Simulations</w:t>
      </w:r>
    </w:p>
    <w:p w:rsidR="00467AD6" w:rsidRDefault="004B6EF9" w:rsidP="007A2129">
      <w:pPr>
        <w:spacing w:line="480" w:lineRule="auto"/>
      </w:pPr>
      <w:r>
        <w:t xml:space="preserve">We performed gene knockout simulations using </w:t>
      </w:r>
      <w:r w:rsidR="0090162F">
        <w:t>our</w:t>
      </w:r>
      <w:r>
        <w:t xml:space="preserve"> “</w:t>
      </w:r>
      <w:proofErr w:type="spellStart"/>
      <w:r w:rsidR="0090162F">
        <w:t>simulateExpKOPanel</w:t>
      </w:r>
      <w:r>
        <w:t>.m</w:t>
      </w:r>
      <w:proofErr w:type="spellEnd"/>
      <w:r>
        <w:t xml:space="preserve">” function </w:t>
      </w:r>
      <w:r w:rsidR="0090162F">
        <w:t xml:space="preserve">(see Supplementary Materials), which utilizes </w:t>
      </w:r>
      <w:r>
        <w:t xml:space="preserve">the COBRA Toolbox 2.0 </w:t>
      </w:r>
      <w:r>
        <w:fldChar w:fldCharType="begin"/>
      </w:r>
      <w:r w:rsidR="00037BDF">
        <w:instrText xml:space="preserve"> ADDIN ZOTERO_ITEM CSL_CITATION {"citationID":"23arsu02dt","properties":{"formattedCitation":"[18]","plainCitation":"[18]"},"citationItems":[{"id":81,"uris":["http://zotero.org/users/2565720/items/XX4R24A3"],"uri":["http://zotero.org/users/2565720/items/XX4R24A3"],"itemData":{"id":81,"type":"article-journal","title":"Quantitative prediction of cellular metabolism with constraint-based models: the COBRA Toolbox v2.0","container-title":"Nature Protocols","page":"1290-1307","volume":"6","issue":"9","source":"www.nature.com","abstract":"Over the past decade, a growing community of researchers has emerged around the use of constraint-based reconstruction and analysis (COBRA) methods to simulate, analyze and predict a variety of metabolic phenotypes using genome-scale models. The COBRA Toolbox, a MATLAB package for implementing COBRA methods, was presented earlier. Here we present a substantial update of this in silico toolbox. Version 2.0 of the COBRA Toolbox expands the scope of computations by including in silico analysis methods developed since its original release. New functions include (i) network gap filling, (ii) 13C analysis, (iii) metabolic engineering, (iv) omics-guided analysis and (v) visualization. As with the first version, the COBRA Toolbox reads and writes systems biology markup language–formatted models. In version 2.0, we improved performance, usability and the level of documentation. A suite of test scripts can now be used to learn the core functionality of the toolbox and validate results. This toolbox lowers the barrier of entry to use powerful COBRA methods.\nView full text","DOI":"10.1038/nprot.2011.308","ISSN":"1754-2189","shortTitle":"Quantitative prediction of cellular metabolism with constraint-based models","journalAbbreviation":"Nat. Protocols","language":"en","author":[{"family":"Schellenberger","given":"Jan"},{"family":"Que","given":"Richard"},{"family":"Fleming","given":"Ronan M. T."},{"family":"Thiele","given":"Ines"},{"family":"Orth","given":"Jeffrey D."},{"family":"Feist","given":"Adam M."},{"family":"Zielinski","given":"Daniel C."},{"family":"Bordbar","given":"Aarash"},{"family":"Lewis","given":"Nathan E."},{"family":"Rahmanian","given":"Sorena"},{"family":"Kang","given":"Joseph"},{"family":"Hyduke","given":"Daniel R."},{"family":"Palsson","given":"Bernhard Ø"}],"issued":{"date-parts":[["2011",9]]}}}],"schema":"https://github.com/citation-style-language/schema/raw/master/csl-citation.json"} </w:instrText>
      </w:r>
      <w:r>
        <w:fldChar w:fldCharType="separate"/>
      </w:r>
      <w:r w:rsidR="00037BDF" w:rsidRPr="00037BDF">
        <w:rPr>
          <w:rFonts w:cs="Times New Roman"/>
        </w:rPr>
        <w:t>[18]</w:t>
      </w:r>
      <w:r>
        <w:fldChar w:fldCharType="end"/>
      </w:r>
      <w:r>
        <w:t xml:space="preserve"> for MATLAB. </w:t>
      </w:r>
      <w:r w:rsidR="0090162F">
        <w:t xml:space="preserve">In this series of </w:t>
      </w:r>
      <w:proofErr w:type="spellStart"/>
      <w:r w:rsidR="0090162F">
        <w:t>simulations</w:t>
      </w:r>
      <w:r>
        <w:t>We</w:t>
      </w:r>
      <w:proofErr w:type="spellEnd"/>
      <w:r>
        <w:t xml:space="preserve"> </w:t>
      </w:r>
      <w:r w:rsidR="0021112D">
        <w:t xml:space="preserve">incorporated knockout predictions across six </w:t>
      </w:r>
      <w:r>
        <w:t xml:space="preserve"> Experimental gene knockout data phenotypes were </w:t>
      </w:r>
      <w:proofErr w:type="spellStart"/>
      <w:r>
        <w:t>p</w:t>
      </w:r>
      <w:r w:rsidR="00467AD6">
        <w:t>For</w:t>
      </w:r>
      <w:proofErr w:type="spellEnd"/>
      <w:r w:rsidR="00467AD6">
        <w:t xml:space="preserve"> gene knockouts, we evaluated our model’s performance using the Matthews correlation coefficient</w:t>
      </w:r>
      <w:r>
        <w:t xml:space="preserve"> (MCC)</w:t>
      </w:r>
      <w:r w:rsidR="00467AD6">
        <w:fldChar w:fldCharType="begin"/>
      </w:r>
      <w:r w:rsidR="00037BDF">
        <w:instrText xml:space="preserve"> ADDIN ZOTERO_ITEM CSL_CITATION {"citationID":"2l8nkmudm4","properties":{"formattedCitation":"[19]","plainCitation":"[19]"},"citationItems":[{"id":292,"uris":["http://zotero.org/users/2565720/items/E6RZXU6R"],"uri":["http://zotero.org/users/2565720/items/E6RZXU6R"],"itemData":{"id":292,"type":"article-journal","title":"Comparison of the predicted and observed secondary structure of T4 phage lysozyme","container-title":"Biochimica et Biophysica Acta (BBA) - Protein Structure","page":"442-451","volume":"405","issue":"2","source":"ScienceDirect","abstract":"Predictions of the secondary structure of T4 phage lysozyme, made by a number of investigators on the basis of the amino acid sequence, are compared with the structure of the protein determined experimentally by X-ray crystallography.\n\nWithin the amino terminal half of the molecule the locations of helices predicted by a number of methods agree moderately well with the observed structure, however within the carboxyl half of the molecule the overall agreement is poor. For eleven different helix predictions, the coefficients giving the correlation between prediction and observation range from 0.14 to 0.42. The accuracy of the predictions for both β-sheet regions and for turns are generally lower than for the helices, and in a number of instances the agreement between prediction and observation is no better than would be expected for a random selection of residues. The structural predictions for T4 phage lysozyme are much less successful than was the case for adenylate kinase (Schulz et al. (1974) Nature 250, 140–142). No one method of prediction is clearly superior to all others, and although empirical predictions based on larger numbers of known protein structure tend to be more accurate than those based on a limited sample, the improvement in accuracy is not dramatic, suggesting that the accuracy of current empirical predictive methods will not be substantially increased simply by the inclusion of more data from additional protein structure determinations.","DOI":"10.1016/0005-2795(75)90109-9","ISSN":"0005-2795","journalAbbreviation":"Biochimica et Biophysica Acta (BBA) - Protein Structure","author":[{"family":"Matthews","given":"B. W."}],"issued":{"date-parts":[["1975",10,20]]}}}],"schema":"https://github.com/citation-style-language/schema/raw/master/csl-citation.json"} </w:instrText>
      </w:r>
      <w:r w:rsidR="00467AD6">
        <w:fldChar w:fldCharType="separate"/>
      </w:r>
      <w:r w:rsidR="00037BDF" w:rsidRPr="00037BDF">
        <w:rPr>
          <w:rFonts w:cs="Times New Roman"/>
        </w:rPr>
        <w:t>[19]</w:t>
      </w:r>
      <w:r w:rsidR="00467AD6">
        <w:fldChar w:fldCharType="end"/>
      </w:r>
      <w:r w:rsidR="00467AD6">
        <w:t>. The formula for the MCC is given as follows:</w:t>
      </w:r>
    </w:p>
    <w:p w:rsidR="00467AD6" w:rsidRPr="00467AD6" w:rsidRDefault="00467AD6" w:rsidP="00467AD6">
      <m:oMathPara>
        <m:oMath>
          <m:r>
            <w:rPr>
              <w:rFonts w:ascii="Cambria Math" w:hAnsi="Cambria Math"/>
            </w:rPr>
            <m:t>MCC=</m:t>
          </m:r>
          <m:f>
            <m:fPr>
              <m:ctrlPr>
                <w:rPr>
                  <w:rFonts w:ascii="Cambria Math" w:hAnsi="Cambria Math"/>
                  <w:i/>
                </w:rPr>
              </m:ctrlPr>
            </m:fPr>
            <m:num>
              <m:d>
                <m:dPr>
                  <m:ctrlPr>
                    <w:rPr>
                      <w:rFonts w:ascii="Cambria Math" w:hAnsi="Cambria Math"/>
                      <w:i/>
                    </w:rPr>
                  </m:ctrlPr>
                </m:dPr>
                <m:e>
                  <m:r>
                    <w:rPr>
                      <w:rFonts w:ascii="Cambria Math" w:hAnsi="Cambria Math"/>
                    </w:rPr>
                    <m:t>TP×TN</m:t>
                  </m:r>
                </m:e>
              </m:d>
              <m:r>
                <w:rPr>
                  <w:rFonts w:ascii="Cambria Math" w:hAnsi="Cambria Math"/>
                </w:rPr>
                <m:t>-(FP×FN)</m:t>
              </m:r>
            </m:num>
            <m:den>
              <m:rad>
                <m:radPr>
                  <m:degHide m:val="1"/>
                  <m:ctrlPr>
                    <w:rPr>
                      <w:rFonts w:ascii="Cambria Math" w:hAnsi="Cambria Math"/>
                      <w:i/>
                    </w:rPr>
                  </m:ctrlPr>
                </m:radPr>
                <m:deg/>
                <m:e>
                  <m:r>
                    <w:rPr>
                      <w:rFonts w:ascii="Cambria Math" w:hAnsi="Cambria Math"/>
                    </w:rPr>
                    <m:t>(TP+FP)(TP+FN)(TN+FP)(TN+FN)</m:t>
                  </m:r>
                </m:e>
              </m:rad>
            </m:den>
          </m:f>
        </m:oMath>
      </m:oMathPara>
    </w:p>
    <w:p w:rsidR="00467AD6" w:rsidRDefault="00467AD6" w:rsidP="00467AD6">
      <w:pPr>
        <w:pStyle w:val="Heading2"/>
      </w:pPr>
      <w:r>
        <w:t xml:space="preserve">Thermodynamic </w:t>
      </w:r>
      <w:r w:rsidR="00643EEA">
        <w:t>Calculations</w:t>
      </w:r>
    </w:p>
    <w:p w:rsidR="00650EC2" w:rsidRDefault="00643EEA" w:rsidP="007A2129">
      <w:pPr>
        <w:spacing w:line="480" w:lineRule="auto"/>
      </w:pPr>
      <w:r>
        <w:t>In a novel approach, we</w:t>
      </w:r>
      <w:r w:rsidR="00650EC2">
        <w:t xml:space="preserve"> added free energies of formation</w:t>
      </w:r>
      <w:r>
        <w:t xml:space="preserve"> from the Equilibrator database </w:t>
      </w:r>
      <w:r>
        <w:fldChar w:fldCharType="begin"/>
      </w:r>
      <w:r w:rsidR="00037BDF">
        <w:instrText xml:space="preserve"> ADDIN ZOTERO_ITEM CSL_CITATION {"citationID":"1qrgs5kigv","properties":{"formattedCitation":"[20]","plainCitation":"[20]"},"citationItems":[{"id":90,"uris":["http://zotero.org/users/2565720/items/QZUSB3JR"],"uri":["http://zotero.org/users/2565720/items/QZUSB3JR"],"itemData":{"id":90,"type":"article-journal","title":"eQuilibrator—the biochemical thermodynamics calculator","container-title":"Nucleic Acids Research","page":"gkr874","source":"nar.oxfordjournals.org","abstract":"The laws of thermodynamics constrain the action of biochemical systems. However, thermodynamic data on biochemical compounds can be difficult to find and is cumbersome to perform calculations with manually. Even simple thermodynamic questions like ‘how much Gibbs energy is released by ATP hydrolysis at pH 5?’ are complicated excessively by the search for accurate data. To address this problem, eQuilibrator couples a comprehensive and accurate database of thermodynamic properties of biochemical compounds and reactions with a simple and powerful online search and calculation interface. The web interface to eQuilibrator (http://equilibrator.weizmann.ac.il) enables easy calculation of Gibbs energies of compounds and reactions given arbitrary pH, ionic strength and metabolite concentrations. The eQuilibrator code is open-source and all thermodynamic source data are freely downloadable in standard formats. Here we describe the database characteristics and implementation and demonstrate its use.","DOI":"10.1093/nar/gkr874","ISSN":"0305-1048, 1362-4962","note":"PMID: 22064852","journalAbbreviation":"Nucl. Acids Res.","language":"en","author":[{"family":"Flamholz","given":"Avi"},{"family":"Noor","given":"Elad"},{"family":"Bar-Even","given":"Arren"},{"family":"Milo","given":"Ron"}],"issued":{"date-parts":[["2011",11,7]]},"PMID":"22064852"}}],"schema":"https://github.com/citation-style-language/schema/raw/master/csl-citation.json"} </w:instrText>
      </w:r>
      <w:r>
        <w:fldChar w:fldCharType="separate"/>
      </w:r>
      <w:r w:rsidR="00037BDF" w:rsidRPr="00037BDF">
        <w:rPr>
          <w:rFonts w:cs="Times New Roman"/>
        </w:rPr>
        <w:t>[20]</w:t>
      </w:r>
      <w:r>
        <w:fldChar w:fldCharType="end"/>
      </w:r>
      <w:r w:rsidR="00650EC2">
        <w:t xml:space="preserve"> to all exchanges </w:t>
      </w:r>
      <w:r>
        <w:t>reactions</w:t>
      </w:r>
      <w:r w:rsidR="00650EC2">
        <w:t xml:space="preserve"> </w:t>
      </w:r>
      <w:r>
        <w:t xml:space="preserve">for </w:t>
      </w:r>
      <w:r w:rsidR="00650EC2">
        <w:t xml:space="preserve">which these values could be calculated via </w:t>
      </w:r>
      <w:r>
        <w:t xml:space="preserve">the </w:t>
      </w:r>
      <w:r w:rsidR="00650EC2">
        <w:t>group contributi</w:t>
      </w:r>
      <w:r w:rsidR="007A2129">
        <w:t xml:space="preserve">on </w:t>
      </w:r>
      <w:r>
        <w:t xml:space="preserve">method </w:t>
      </w:r>
      <w:r>
        <w:fldChar w:fldCharType="begin"/>
      </w:r>
      <w:r w:rsidR="00037BDF">
        <w:instrText xml:space="preserve"> ADDIN ZOTERO_ITEM CSL_CITATION {"citationID":"2deksjdola","properties":{"formattedCitation":"[21]","plainCitation":"[21]"},"citationItems":[{"id":128,"uris":["http://zotero.org/users/2565720/items/8HT4RX6T"],"uri":["http://zotero.org/users/2565720/items/8HT4RX6T"],"itemData":{"id":128,"type":"article-journal","title":"Group Contribution Method for Thermodynamic Analysis of Complex Metabolic Networks","container-title":"Biophysical Journal","page":"1487-1499","volume":"95","issue":"3","source":"PubMed Central","abstract":"A new, to our knowledge, group contribution method based on the group contribution method of Mavrovouniotis is introduced for estimating the standard Gibbs free energy of formation (ΔfG′°) and reaction (ΔrG′°) in biochemical systems. Gibbs free energy contribution values were estimated for 74 distinct molecular substructures and 11 interaction factors using multiple linear regression against a training set of 645 reactions and 224 compounds. The standard error for the fitted values was 1.90 kcal/mol. Cross-validation analysis was utilized to determine the accuracy of the methodology in estimating ΔrG′° and ΔfG′° for reactions and compounds not included in the training set, and based on the results of the cross-validation, the standard error involved in these estimations is 2.22 kcal/mol. This group contribution method is demonstrated to be capable of estimating ΔrG′° and ΔfG′° for the majority of the biochemical compounds and reactions found in the iJR904 and iAF1260 genome-scale metabolic models of Escherichia coli and in the Kyoto Encyclopedia of Genes and Genomes and University of Minnesota Biocatalysis and Biodegradation Database. A web-based implementation of this new group contribution method is available free at http://sparta.chem-eng.northwestern.edu/cgi-bin/GCM/WebGCM.cgi.","DOI":"10.1529/biophysj.107.124784","ISSN":"0006-3495","note":"PMID: 18645197\nPMCID: PMC2479599","journalAbbreviation":"Biophys J","author":[{"family":"Jankowski","given":"Matthew D."},{"family":"Henry","given":"Christopher S."},{"family":"Broadbelt","given":"Linda J."},{"family":"Hatzimanikatis","given":"Vassily"}],"issued":{"date-parts":[["2008",8,1]]},"PMID":"18645197","PMCID":"PMC2479599"}}],"schema":"https://github.com/citation-style-language/schema/raw/master/csl-citation.json"} </w:instrText>
      </w:r>
      <w:r>
        <w:fldChar w:fldCharType="separate"/>
      </w:r>
      <w:r w:rsidR="00037BDF" w:rsidRPr="00037BDF">
        <w:rPr>
          <w:rFonts w:cs="Times New Roman"/>
        </w:rPr>
        <w:t>[21]</w:t>
      </w:r>
      <w:r>
        <w:fldChar w:fldCharType="end"/>
      </w:r>
      <w:r w:rsidR="00650EC2">
        <w:t xml:space="preserve">. </w:t>
      </w:r>
      <w:r w:rsidR="0021112D">
        <w:t>We expanded the standard structure of the model to include</w:t>
      </w:r>
      <w:r w:rsidR="00FB6A81">
        <w:t xml:space="preserve"> f</w:t>
      </w:r>
      <w:r w:rsidR="00650EC2">
        <w:t xml:space="preserve">ree energy values for a </w:t>
      </w:r>
      <w:commentRangeStart w:id="1"/>
      <w:r w:rsidR="00650EC2">
        <w:t xml:space="preserve">standard 1 </w:t>
      </w:r>
      <w:proofErr w:type="spellStart"/>
      <w:r w:rsidR="00650EC2">
        <w:t>mM</w:t>
      </w:r>
      <w:proofErr w:type="spellEnd"/>
      <w:r w:rsidR="00650EC2">
        <w:t xml:space="preserve"> concentration</w:t>
      </w:r>
      <w:commentRangeEnd w:id="1"/>
      <w:r w:rsidR="00650EC2">
        <w:rPr>
          <w:rStyle w:val="CommentReference"/>
        </w:rPr>
        <w:commentReference w:id="1"/>
      </w:r>
      <w:r w:rsidR="00650EC2">
        <w:t xml:space="preserve">, temperature of 25 C, pressure of 1 bar, pH of </w:t>
      </w:r>
      <w:r>
        <w:t>7, and ionic strength of 0.1 M.</w:t>
      </w:r>
      <w:r w:rsidR="0021112D">
        <w:t xml:space="preserve"> </w:t>
      </w:r>
      <w:r>
        <w:t>O</w:t>
      </w:r>
      <w:r w:rsidR="0021112D">
        <w:t>ur “</w:t>
      </w:r>
      <w:proofErr w:type="spellStart"/>
      <w:r w:rsidR="0021112D">
        <w:t>optimizeThermoModel.m</w:t>
      </w:r>
      <w:proofErr w:type="spellEnd"/>
      <w:r w:rsidR="0021112D">
        <w:t>” code (See Su</w:t>
      </w:r>
      <w:r>
        <w:t>pplementary Materials) allows us</w:t>
      </w:r>
      <w:r w:rsidR="0021112D">
        <w:t xml:space="preserve"> to specify con</w:t>
      </w:r>
      <w:r w:rsidR="00650EC2">
        <w:t>centrations of excha</w:t>
      </w:r>
      <w:r w:rsidR="0021112D">
        <w:t xml:space="preserve">nge metabolites, </w:t>
      </w:r>
      <w:r w:rsidR="00FB6A81">
        <w:t>alter these standard free energies to reflect differences in concentration</w:t>
      </w:r>
      <w:r w:rsidR="0021112D">
        <w:t>,</w:t>
      </w:r>
      <w:r w:rsidR="00FB6A81">
        <w:t xml:space="preserve"> and estimate</w:t>
      </w:r>
      <w:r w:rsidR="00650EC2">
        <w:t xml:space="preserve"> t</w:t>
      </w:r>
      <w:r w:rsidR="007A2129">
        <w:t>he</w:t>
      </w:r>
      <w:r w:rsidR="00650EC2">
        <w:t xml:space="preserve"> overall free energy generated during growth by multiplying each metabolite’s free energy of formation by its exchange flux. </w:t>
      </w:r>
      <w:r w:rsidR="0090162F">
        <w:t xml:space="preserve">The model can additionally be constrained by setting an upper bound on permissible values of overall free energy generation; this scenario would disallow FBA solutions that do not meet minimal energy required for steady state cell growth. </w:t>
      </w:r>
    </w:p>
    <w:p w:rsidR="00FB6A81" w:rsidRDefault="00FB6A81" w:rsidP="00FB6A81">
      <w:pPr>
        <w:pStyle w:val="Heading2"/>
      </w:pPr>
      <w:r>
        <w:t>Dry Cell Weight Measurements</w:t>
      </w:r>
    </w:p>
    <w:p w:rsidR="00650EC2" w:rsidRDefault="00FB6A81" w:rsidP="007A2129">
      <w:pPr>
        <w:spacing w:line="480" w:lineRule="auto"/>
      </w:pPr>
      <w:r>
        <w:t xml:space="preserve">We grew </w:t>
      </w:r>
      <w:r>
        <w:rPr>
          <w:i/>
        </w:rPr>
        <w:t xml:space="preserve">M. maripaludis S2 </w:t>
      </w:r>
      <w:r>
        <w:t>cells in a chemically defined media (See Supplementary Materials) using a 1-L</w:t>
      </w:r>
      <w:r w:rsidR="00650EC2">
        <w:t xml:space="preserve"> </w:t>
      </w:r>
      <w:proofErr w:type="spellStart"/>
      <w:r w:rsidR="00650EC2">
        <w:t>chemostat</w:t>
      </w:r>
      <w:proofErr w:type="spellEnd"/>
      <w:r>
        <w:t xml:space="preserve"> under anaerobic conditions. We operated the</w:t>
      </w:r>
      <w:r w:rsidR="00650EC2">
        <w:t xml:space="preserve"> </w:t>
      </w:r>
      <w:proofErr w:type="spellStart"/>
      <w:r>
        <w:t>c</w:t>
      </w:r>
      <w:r w:rsidR="00650EC2">
        <w:t>hemostat</w:t>
      </w:r>
      <w:proofErr w:type="spellEnd"/>
      <w:r w:rsidR="00650EC2">
        <w:t xml:space="preserve"> in continu</w:t>
      </w:r>
      <w:r>
        <w:t xml:space="preserve">ous </w:t>
      </w:r>
      <w:r>
        <w:lastRenderedPageBreak/>
        <w:t>mode with gas flows of 110 L/h H</w:t>
      </w:r>
      <w:r w:rsidRPr="00FB6A81">
        <w:rPr>
          <w:vertAlign w:val="subscript"/>
        </w:rPr>
        <w:t>2</w:t>
      </w:r>
      <w:r>
        <w:t>, 15 L/h CO</w:t>
      </w:r>
      <w:r w:rsidRPr="00FB6A81">
        <w:rPr>
          <w:vertAlign w:val="subscript"/>
        </w:rPr>
        <w:t>2</w:t>
      </w:r>
      <w:r>
        <w:t>, 15 L/h N</w:t>
      </w:r>
      <w:r w:rsidRPr="00FB6A81">
        <w:rPr>
          <w:vertAlign w:val="subscript"/>
        </w:rPr>
        <w:t>2</w:t>
      </w:r>
      <w:r>
        <w:t>, and 15 L/h H</w:t>
      </w:r>
      <w:r w:rsidRPr="00FB6A81">
        <w:rPr>
          <w:vertAlign w:val="subscript"/>
        </w:rPr>
        <w:t>2</w:t>
      </w:r>
      <w:r>
        <w:t>S, with a dilution rate of 0.0833</w:t>
      </w:r>
      <w:r w:rsidR="00650EC2">
        <w:t xml:space="preserve"> h</w:t>
      </w:r>
      <w:r w:rsidRPr="00FB6A81">
        <w:rPr>
          <w:vertAlign w:val="superscript"/>
        </w:rPr>
        <w:t>-1</w:t>
      </w:r>
      <w:r w:rsidR="00650EC2">
        <w:t xml:space="preserve">. </w:t>
      </w:r>
    </w:p>
    <w:p w:rsidR="00650EC2" w:rsidRDefault="00650EC2" w:rsidP="007A2129">
      <w:pPr>
        <w:spacing w:line="480" w:lineRule="auto"/>
      </w:pPr>
      <w:r>
        <w:t xml:space="preserve">We measured dry cell weight via cell filtering. 100 mL aliquots of cells in media were filtered through 25 </w:t>
      </w:r>
      <w:proofErr w:type="spellStart"/>
      <w:r>
        <w:t>nM</w:t>
      </w:r>
      <w:proofErr w:type="spellEnd"/>
      <w:r>
        <w:t xml:space="preserve"> pore filters to remove all non-cellular components. The wet filters were then dried in a 50 degree oven and their weight was measured daily until it stabilized, giving the final dry cell weight.  </w:t>
      </w:r>
    </w:p>
    <w:p w:rsidR="00414739" w:rsidRDefault="00414739" w:rsidP="00414739">
      <w:pPr>
        <w:pStyle w:val="Heading1"/>
      </w:pPr>
      <w:r>
        <w:t>Results</w:t>
      </w:r>
    </w:p>
    <w:p w:rsidR="006E3DEF" w:rsidRPr="006E3DEF" w:rsidRDefault="006E3DEF" w:rsidP="006E3DEF">
      <w:pPr>
        <w:pStyle w:val="Heading2"/>
      </w:pPr>
      <w:r>
        <w:t>Model Statistics</w:t>
      </w:r>
    </w:p>
    <w:p w:rsidR="00650EC2" w:rsidRDefault="00650EC2" w:rsidP="007A2129">
      <w:pPr>
        <w:spacing w:line="480" w:lineRule="auto"/>
      </w:pPr>
      <w:r>
        <w:t xml:space="preserve">Our model stats are displayed in Table 1A and, as shown, it compares favorably to the existing model. Our gene coverage is slightly better, but perhaps more importantly, over 90% of the non-exchange reactions in our model are gene associated. This suggests that our model has more consistent ties to gene homology as a direct result of using our likelihood-based </w:t>
      </w:r>
      <w:proofErr w:type="spellStart"/>
      <w:r>
        <w:t>gapfilling</w:t>
      </w:r>
      <w:proofErr w:type="spellEnd"/>
      <w:r>
        <w:t xml:space="preserve"> method and of maximizing our reliance on biochemical knowledge from literature. </w:t>
      </w:r>
    </w:p>
    <w:p w:rsidR="00650EC2" w:rsidRDefault="00650EC2" w:rsidP="007A2129">
      <w:pPr>
        <w:spacing w:line="480" w:lineRule="auto"/>
      </w:pPr>
      <w:r>
        <w:t xml:space="preserve">Notably, our model has nearly 100 more internal metabolites and over 100 more dead-end metabolites that cannot be synthesized or consumed by the model. Although these metabolites and their reactions are not part of our mathematical model, we have included them in our reconstruction because they are all gene-associated [should we have a “reconstruction” separate from the “model”?]. Thus, we have evidence that each of these metabolites should be involved in metabolism, but we have not yet elucidated their synthesis or consumption pathways. They represent excellent candidates for further exploration of MM metabolism, particularly as this model is updated and expanded in the future. </w:t>
      </w:r>
    </w:p>
    <w:p w:rsidR="00650EC2" w:rsidRDefault="00650EC2" w:rsidP="007A2129">
      <w:pPr>
        <w:spacing w:line="480" w:lineRule="auto"/>
      </w:pPr>
      <w:r>
        <w:lastRenderedPageBreak/>
        <w:t xml:space="preserve">The most important distinction between our model and the existing model is that ours accurately depicts methanogenesis in the form of the Wolfe Cycle. Unlike the other model, we include the vital electron bifurcation step discovered in 2012 that completes the cycle by connecting methane production to the first step of the pathway via electron carriers. The other group also includes other errors that appear to be the result of basing their model primarily off general annotations from the KEGG database. Including these errors, such as the inclusion of sulfate as the primary sulfur source and of </w:t>
      </w:r>
      <w:proofErr w:type="spellStart"/>
      <w:r>
        <w:t>methanophenazine</w:t>
      </w:r>
      <w:proofErr w:type="spellEnd"/>
      <w:r>
        <w:t xml:space="preserve"> as a major electron carrier, demonstrates the need for rigorous manual curation and working directly with an expert in the organism’s biochemistry. By employing these methods, we have avoided these and other errors, resulting in a model that is more consistent with accumulated biochemical knowledge of our organism. </w:t>
      </w:r>
    </w:p>
    <w:p w:rsidR="00650EC2" w:rsidRDefault="00650EC2" w:rsidP="007A2129">
      <w:pPr>
        <w:spacing w:line="480" w:lineRule="auto"/>
      </w:pPr>
      <w:r>
        <w:t xml:space="preserve">The likelihood based </w:t>
      </w:r>
      <w:proofErr w:type="spellStart"/>
      <w:r>
        <w:t>gapfilling</w:t>
      </w:r>
      <w:proofErr w:type="spellEnd"/>
      <w:r>
        <w:t xml:space="preserve"> resulted in the automated addition of 66 genes to our reconstruction before we began manually curating. The likelihood scores themselves also provide a novel metric of evaluating our confidence in the model because each </w:t>
      </w:r>
      <w:proofErr w:type="spellStart"/>
      <w:r>
        <w:t>gapfilled</w:t>
      </w:r>
      <w:proofErr w:type="spellEnd"/>
      <w:r>
        <w:t xml:space="preserve"> reaction is annotated with a confidence score ranging from 0-1. These scores allow us to quickly hone in on reactions with low gene homology as possible targets for more experimental investigation. </w:t>
      </w:r>
    </w:p>
    <w:p w:rsidR="006E3DEF" w:rsidRDefault="006E3DEF" w:rsidP="006E3DEF">
      <w:pPr>
        <w:pStyle w:val="Heading2"/>
      </w:pPr>
      <w:r>
        <w:t>Growth Yield Predictions</w:t>
      </w:r>
    </w:p>
    <w:p w:rsidR="00650EC2" w:rsidRDefault="006E3DEF" w:rsidP="007A2129">
      <w:pPr>
        <w:spacing w:line="480" w:lineRule="auto"/>
      </w:pPr>
      <w:r>
        <w:t>A major quantitative function of a metabolic model is predicting organism growth yi</w:t>
      </w:r>
      <w:r w:rsidR="00DD7B0D">
        <w:t>eld on a variety of substrates.</w:t>
      </w:r>
      <w:r>
        <w:t xml:space="preserve"> </w:t>
      </w:r>
      <w:r w:rsidR="00DD7B0D">
        <w:t xml:space="preserve">Thus, comparing model predictions of growth yields to experimentally-determined values is a common way of evaluating model accuracy. </w:t>
      </w:r>
      <w:r w:rsidR="00DD7B0D">
        <w:rPr>
          <w:i/>
        </w:rPr>
        <w:t xml:space="preserve">M. maripaludis </w:t>
      </w:r>
      <w:r w:rsidR="00DD7B0D">
        <w:t xml:space="preserve">has a </w:t>
      </w:r>
      <w:r w:rsidR="00650EC2">
        <w:t>narrow range of possible substrates</w:t>
      </w:r>
      <w:r w:rsidR="00DD7B0D">
        <w:t>, restricting our system’s test cases to</w:t>
      </w:r>
      <w:r w:rsidR="00650EC2">
        <w:t xml:space="preserve"> two conditions: H2-limiting and formate-limiting. </w:t>
      </w:r>
      <w:r w:rsidR="00DD7B0D">
        <w:t xml:space="preserve">For these scenarios, we used raw optical densities from a previous study </w:t>
      </w:r>
      <w:r w:rsidR="00DD7B0D">
        <w:fldChar w:fldCharType="begin"/>
      </w:r>
      <w:r w:rsidR="00DD7B0D">
        <w:instrText xml:space="preserve"> ADDIN ZOTERO_ITEM CSL_CITATION {"citationID":"9hcdlhrpe","properties":{"formattedCitation":"[22]","plainCitation":"[22]"},"citationItems":[{"id":73,"uris":["http://zotero.org/users/2565720/items/T5C439F9"],"uri":["http://zotero.org/users/2565720/items/T5C439F9"],"itemData":{"id":73,"type":"article-journal","title":"Effects of H2 and Formate on Growth Yield and Regulation of Methanogenesis in Methanococcus maripaludis","container-title":"Journal of Bacteriology","page":"1456-1462","volume":"195","issue":"7","source":"jb.asm.org","abstract":"Hydrogenotrophic methanogenic Archaea are defined by an H2 requirement for growth. Despite this requirement, many hydrogenotrophs are also capable of growth with formate as an electron donor for methanogenesis. While certain responses of these organisms to hydrogen availability have been characterized, responses to formate starvation have not been reported. Here we report that during continuous culture of Methanococcus maripaludis under defined nutrient conditions, growth yields relative to methane production decreased markedly with either H2 excess or formate excess. Analysis of the growth yields of several mutants suggests that this phenomenon occurs independently of the storage of intracellular carbon or a transcriptional response to methanogenesis. Using microarray analysis, we found that the expression of genes encoding coenzyme F420-dependent steps of methanogenesis, including one of two formate dehydrogenases, increased with H2 starvation but with formate occurred at high levels regardless of limitation or excess. One gene, encoding H2-dependent methylene-tetrahydromethanopterin dehydrogenase, decreased in expression with either H2 limitation or formate limitation. Expression of genes for the second formate dehydrogenase, molybdenum-dependent formylmethanofuran dehydrogenase, and molybdenum transport increased specifically with formate limitation. Of the two formate dehydrogenases, only the first could support growth on formate in batch culture where formate was in excess.","DOI":"10.1128/JB.02141-12","ISSN":"0021-9193, 1098-5530","note":"PMID: 23335420","journalAbbreviation":"J. Bacteriol.","language":"en","author":[{"family":"Costa","given":"Kyle C."},{"family":"Yoon","given":"Sung Ho"},{"family":"Pan","given":"Min"},{"family":"Burn","given":"June A."},{"family":"Baliga","given":"Nitin S."},{"family":"Leigh","given":"John A."}],"issued":{"date-parts":[["2013",4,1]]},"PMID":"23335420"}}],"schema":"https://github.com/citation-style-language/schema/raw/master/csl-citation.json"} </w:instrText>
      </w:r>
      <w:r w:rsidR="00DD7B0D">
        <w:fldChar w:fldCharType="separate"/>
      </w:r>
      <w:r w:rsidR="00DD7B0D" w:rsidRPr="00DD7B0D">
        <w:rPr>
          <w:rFonts w:cs="Times New Roman"/>
        </w:rPr>
        <w:t>[22]</w:t>
      </w:r>
      <w:r w:rsidR="00DD7B0D">
        <w:fldChar w:fldCharType="end"/>
      </w:r>
      <w:r w:rsidR="00DD7B0D">
        <w:t xml:space="preserve"> but chose to re-measure the relationship between dry cell weight and optical density (see Methods). </w:t>
      </w:r>
      <w:bookmarkStart w:id="2" w:name="_GoBack"/>
      <w:bookmarkEnd w:id="2"/>
      <w:r w:rsidR="00DD7B0D">
        <w:t xml:space="preserve"> </w:t>
      </w:r>
      <w:r w:rsidR="00650EC2">
        <w:t xml:space="preserve">These experimental yields were determined based on optical density and converted to </w:t>
      </w:r>
      <w:r w:rsidR="00650EC2">
        <w:lastRenderedPageBreak/>
        <w:t xml:space="preserve">dry cell weight, but we had reason to believe our conversion factor may have been incorrect. To guard against this possibility, we re-measured dry cell weight versus optical density as described in Methods. We recalculated the previously-reported values using our new conversion factor and determined that the experimental growth yields were # and # on H2 and formate, respectively. We compared these yields to our computational predictions, as shown in Figure 1, and found that our computational values fell (or didn’t fall) within close range of the experimental values. </w:t>
      </w:r>
      <w:commentRangeStart w:id="3"/>
      <w:r w:rsidR="00650EC2">
        <w:t xml:space="preserve">We didn’t hit the values on the nose, but we’re not worried because aiming to do so would lead to overfitting. </w:t>
      </w:r>
      <w:commentRangeEnd w:id="3"/>
      <w:r w:rsidR="00650EC2">
        <w:rPr>
          <w:rStyle w:val="CommentReference"/>
        </w:rPr>
        <w:commentReference w:id="3"/>
      </w:r>
    </w:p>
    <w:p w:rsidR="006E3DEF" w:rsidRDefault="006E3DEF" w:rsidP="006E3DEF">
      <w:pPr>
        <w:pStyle w:val="Heading2"/>
      </w:pPr>
      <w:r>
        <w:t>Gene Knockout Validation</w:t>
      </w:r>
    </w:p>
    <w:p w:rsidR="00650EC2" w:rsidRDefault="001E6ABD" w:rsidP="007A2129">
      <w:pPr>
        <w:spacing w:line="480" w:lineRule="auto"/>
      </w:pPr>
      <w:r>
        <w:t xml:space="preserve">At its core, constraint-based modeling is concerned with taking genotype information and annotating those genes as metabolic reactions in order to predict growth phenotypes. Among the best ways to evaluate the predictive ability of a model is to compare model predictions of gene knockout growth phenotypes with experimental data. Though one group used transposon mutagenesis to assess gene function of all genes in </w:t>
      </w:r>
      <w:r>
        <w:rPr>
          <w:i/>
        </w:rPr>
        <w:t xml:space="preserve">M. maripaludis </w:t>
      </w:r>
      <w:r>
        <w:rPr>
          <w:i/>
        </w:rPr>
        <w:fldChar w:fldCharType="begin"/>
      </w:r>
      <w:r w:rsidR="00DD7B0D">
        <w:rPr>
          <w:i/>
        </w:rPr>
        <w:instrText xml:space="preserve"> ADDIN ZOTERO_ITEM CSL_CITATION {"citationID":"289b8k3usl","properties":{"formattedCitation":"[23]","plainCitation":"[23]"},"citationItems":[{"id":56,"uris":["http://zotero.org/users/2565720/items/ARVWTIRD"],"uri":["http://zotero.org/users/2565720/items/ARVWTIRD"],"itemData":{"id":56,"type":"article-journal","title":"Genome-scale analysis of gene function in the hydrogenotrophic methanogenic archaeon Methanococcus maripaludis","container-title":"Proceedings of the National Academy of Sciences","page":"4726-4731","volume":"110","issue":"12","source":"www.pnas.org","abstract":"A comprehensive whole-genome analysis of gene function by transposon mutagenesis and deep sequencing methodology has been implemented successfully in a representative of the Archaea domain. Libraries of transposon mutants were generated for the hydrogenotrophic, methanogenic archaeon Methanococcus maripaludis S2 using a derivative of the Tn5 transposon. About 89,000 unique insertions were mapped to the genome, which allowed for the classification of 526 genes or about 30% of the genome as possibly essential or strongly advantageous for growth in rich medium. Many of these genes were homologous to eukaryotic genes that encode fundamental processes in replication, transcription, and translation, providing direct evidence for their importance in Archaea. Some genes classified as possibly essential were unique to the archaeal or methanococcal lineages, such as that encoding DNA polymerase PolD. In contrast, the archaeal homolog to the gene encoding DNA polymerase B was not essential for growth, a conclusion confirmed by construction of an independent deletion mutation. Thus PolD, and not PolB, likely plays a fundamental role in DNA replication in methanococci. Similarly, 121 hypothetical ORFs were classified as possibly essential and likely play fundamental roles in methanococcal information processing or metabolism that are not established outside this group of prokaryotes.","DOI":"10.1073/pnas.1220225110","ISSN":"0027-8424, 1091-6490","note":"PMID: 23487778","journalAbbreviation":"PNAS","language":"en","author":[{"family":"Sarmiento","given":"Felipe"},{"family":"Mrázek","given":"Jan"},{"family":"Whitman","given":"William B."}],"issued":{"date-parts":[["2013",3,19]]},"PMID":"23487778"}}],"schema":"https://github.com/citation-style-language/schema/raw/master/csl-citation.json"} </w:instrText>
      </w:r>
      <w:r>
        <w:rPr>
          <w:i/>
        </w:rPr>
        <w:fldChar w:fldCharType="separate"/>
      </w:r>
      <w:r w:rsidR="00DD7B0D" w:rsidRPr="00DD7B0D">
        <w:rPr>
          <w:rFonts w:cs="Times New Roman"/>
        </w:rPr>
        <w:t>[23]</w:t>
      </w:r>
      <w:r>
        <w:rPr>
          <w:i/>
        </w:rPr>
        <w:fldChar w:fldCharType="end"/>
      </w:r>
      <w:r>
        <w:t xml:space="preserve">, there is relatively little data where gene knockout experiments have been systematically carried out </w:t>
      </w:r>
      <w:r>
        <w:rPr>
          <w:i/>
        </w:rPr>
        <w:t xml:space="preserve">in vivo.  </w:t>
      </w:r>
      <w:r>
        <w:t xml:space="preserve">For our model, </w:t>
      </w:r>
      <w:r w:rsidR="00650EC2">
        <w:t xml:space="preserve">we were able to assemble a knockout panel of 30 genotype/media combinations across 6 previous publications. These genotypes consisted primarily of hydrogenase knockouts in central carbon metabolism and thus, they give us a good idea of how well our model can predict knockouts in central catabolism. In comparing with these data, we achieved 90% accuracy across all conditions and an overall Matthew’s correlation coefficient of 0.67. This high value suggested that our model is an excellent predictor of growth phenotype based on genotype changes in central carbon metabolism. It was particularly encouraging because we purely tested our model on these data; we did no fitting based on the knockout validation set. </w:t>
      </w:r>
    </w:p>
    <w:p w:rsidR="00414739" w:rsidRDefault="00414739" w:rsidP="00414739">
      <w:pPr>
        <w:pStyle w:val="Heading1"/>
      </w:pPr>
      <w:r>
        <w:lastRenderedPageBreak/>
        <w:t>Discussion</w:t>
      </w:r>
    </w:p>
    <w:p w:rsidR="00650EC2" w:rsidRDefault="00650EC2" w:rsidP="007A2129">
      <w:pPr>
        <w:spacing w:line="480" w:lineRule="auto"/>
      </w:pPr>
      <w:commentRangeStart w:id="4"/>
      <w:r>
        <w:t xml:space="preserve">We’ve created the highest-quality model of M. maripaludis currently available with emphasis on using manual curation and likelihood-based </w:t>
      </w:r>
      <w:proofErr w:type="spellStart"/>
      <w:r>
        <w:t>gapfilling</w:t>
      </w:r>
      <w:proofErr w:type="spellEnd"/>
      <w:r>
        <w:t xml:space="preserve"> to maximize gene homology and biochemical accuracy. This is the first metabolic model to accurately depict the Wolfe cycle, the vital central carbon pathway in </w:t>
      </w:r>
      <w:proofErr w:type="spellStart"/>
      <w:r>
        <w:t>hydrogentrophic</w:t>
      </w:r>
      <w:proofErr w:type="spellEnd"/>
      <w:r>
        <w:t xml:space="preserve"> methanogens. </w:t>
      </w:r>
      <w:commentRangeEnd w:id="4"/>
      <w:r>
        <w:rPr>
          <w:rStyle w:val="CommentReference"/>
        </w:rPr>
        <w:commentReference w:id="4"/>
      </w:r>
    </w:p>
    <w:p w:rsidR="00EA12B8" w:rsidRDefault="00EA12B8" w:rsidP="007A2129">
      <w:pPr>
        <w:spacing w:line="480" w:lineRule="auto"/>
      </w:pPr>
      <w:r>
        <w:t>The main conclusions of the paper are:</w:t>
      </w:r>
    </w:p>
    <w:p w:rsidR="00EA12B8" w:rsidRDefault="00EA12B8" w:rsidP="00B97142">
      <w:pPr>
        <w:pStyle w:val="ListParagraph"/>
        <w:numPr>
          <w:ilvl w:val="0"/>
          <w:numId w:val="4"/>
        </w:numPr>
        <w:spacing w:line="480" w:lineRule="auto"/>
      </w:pPr>
      <w:r>
        <w:t>We made the best available model of M. maripaludis by leveraging biochemical literature</w:t>
      </w:r>
      <w:r w:rsidR="00B97142">
        <w:t xml:space="preserve"> and u</w:t>
      </w:r>
      <w:r>
        <w:t xml:space="preserve">sing likelihood-based </w:t>
      </w:r>
      <w:proofErr w:type="spellStart"/>
      <w:r>
        <w:t>gapfilling</w:t>
      </w:r>
      <w:proofErr w:type="spellEnd"/>
      <w:r>
        <w:t xml:space="preserve"> increased our gene homology</w:t>
      </w:r>
    </w:p>
    <w:p w:rsidR="00EA12B8" w:rsidRDefault="00B97142" w:rsidP="00EA12B8">
      <w:pPr>
        <w:pStyle w:val="ListParagraph"/>
        <w:numPr>
          <w:ilvl w:val="0"/>
          <w:numId w:val="4"/>
        </w:numPr>
        <w:spacing w:line="480" w:lineRule="auto"/>
      </w:pPr>
      <w:r>
        <w:t>We’ve made all the information from the model and codes to do growth simulations available, which helps with model transparency</w:t>
      </w:r>
    </w:p>
    <w:p w:rsidR="00B97142" w:rsidRDefault="00B97142" w:rsidP="00EA12B8">
      <w:pPr>
        <w:pStyle w:val="ListParagraph"/>
        <w:numPr>
          <w:ilvl w:val="0"/>
          <w:numId w:val="4"/>
        </w:numPr>
        <w:spacing w:line="480" w:lineRule="auto"/>
      </w:pPr>
      <w:r>
        <w:t>Our model includes a new way of estimating free energy generation that is vital when dealing with a methanogen, an organism that lives close to the limit of thermodynamic feasibility</w:t>
      </w:r>
    </w:p>
    <w:p w:rsidR="00650EC2" w:rsidRDefault="00650EC2" w:rsidP="007A2129">
      <w:pPr>
        <w:spacing w:line="480" w:lineRule="auto"/>
      </w:pPr>
      <w:r>
        <w:t xml:space="preserve">This model represents the first manually curated model that was constructed with likelihood-based </w:t>
      </w:r>
      <w:proofErr w:type="spellStart"/>
      <w:r>
        <w:t>gapfilling</w:t>
      </w:r>
      <w:proofErr w:type="spellEnd"/>
      <w:r>
        <w:t xml:space="preserve">, at least to our knowledge. The likelihood scores lend an element of accountability to our </w:t>
      </w:r>
      <w:proofErr w:type="spellStart"/>
      <w:r>
        <w:t>gapfilling</w:t>
      </w:r>
      <w:proofErr w:type="spellEnd"/>
      <w:r>
        <w:t xml:space="preserve">, but we’ve also strived for accountability making our decisions explicit throughout the curation process (this is a tie-in with Ben’s paper). </w:t>
      </w:r>
    </w:p>
    <w:p w:rsidR="00650EC2" w:rsidRDefault="00650EC2" w:rsidP="007A2129">
      <w:pPr>
        <w:spacing w:line="480" w:lineRule="auto"/>
      </w:pPr>
      <w:r>
        <w:t xml:space="preserve">We expect to use our model as a tool to make predictions for how to metabolically engineer our organism and to generate hypotheses regarding unknown portions of M. maripaludis </w:t>
      </w:r>
      <w:commentRangeStart w:id="5"/>
      <w:r>
        <w:t>metabolism</w:t>
      </w:r>
      <w:commentRangeEnd w:id="5"/>
      <w:r>
        <w:rPr>
          <w:rStyle w:val="CommentReference"/>
        </w:rPr>
        <w:commentReference w:id="5"/>
      </w:r>
      <w:r>
        <w:t xml:space="preserve">. </w:t>
      </w:r>
    </w:p>
    <w:p w:rsidR="00414739" w:rsidRDefault="00414739" w:rsidP="00414739">
      <w:pPr>
        <w:pStyle w:val="Heading1"/>
      </w:pPr>
      <w:r>
        <w:lastRenderedPageBreak/>
        <w:t>Acknowledgements</w:t>
      </w:r>
    </w:p>
    <w:p w:rsidR="00414739" w:rsidRDefault="000F5D2B" w:rsidP="00BF524A">
      <w:pPr>
        <w:spacing w:line="480" w:lineRule="auto"/>
      </w:pPr>
      <w:r>
        <w:t xml:space="preserve">We would like to thank </w:t>
      </w:r>
      <w:proofErr w:type="spellStart"/>
      <w:r>
        <w:t>Eliora</w:t>
      </w:r>
      <w:proofErr w:type="spellEnd"/>
      <w:r>
        <w:t xml:space="preserve"> </w:t>
      </w:r>
      <w:proofErr w:type="spellStart"/>
      <w:r>
        <w:t>Gachelet</w:t>
      </w:r>
      <w:proofErr w:type="spellEnd"/>
      <w:r>
        <w:t xml:space="preserve"> </w:t>
      </w:r>
      <w:r w:rsidR="00BF524A">
        <w:t xml:space="preserve">for assisting in </w:t>
      </w:r>
      <w:proofErr w:type="spellStart"/>
      <w:r w:rsidR="00BF524A">
        <w:t>chemostat</w:t>
      </w:r>
      <w:proofErr w:type="spellEnd"/>
      <w:r w:rsidR="00BF524A">
        <w:t xml:space="preserve"> growth experiments </w:t>
      </w:r>
      <w:r>
        <w:t xml:space="preserve">and Matthew Benedict for </w:t>
      </w:r>
      <w:r w:rsidR="00BF524A">
        <w:t xml:space="preserve">his expertise and advice concerning methanogenic archaea, likelihood-based </w:t>
      </w:r>
      <w:proofErr w:type="spellStart"/>
      <w:r w:rsidR="00BF524A">
        <w:t>gapfilling</w:t>
      </w:r>
      <w:proofErr w:type="spellEnd"/>
      <w:r w:rsidR="00BF524A">
        <w:t>, and metabolic model construction.</w:t>
      </w:r>
    </w:p>
    <w:p w:rsidR="00A40676" w:rsidRPr="00A40676" w:rsidRDefault="00414739" w:rsidP="00BF524A">
      <w:pPr>
        <w:pStyle w:val="Heading1"/>
      </w:pPr>
      <w:r>
        <w:t>References</w:t>
      </w:r>
    </w:p>
    <w:p w:rsidR="00DD7B0D" w:rsidRPr="00DD7B0D" w:rsidRDefault="00A40676" w:rsidP="00DD7B0D">
      <w:pPr>
        <w:pStyle w:val="Bibliography"/>
        <w:rPr>
          <w:rFonts w:cs="Times New Roman"/>
        </w:rPr>
      </w:pPr>
      <w:r>
        <w:fldChar w:fldCharType="begin"/>
      </w:r>
      <w:r w:rsidR="00DD7B0D">
        <w:instrText xml:space="preserve"> ADDIN ZOTERO_BIBL {"custom":[]} CSL_BIBLIOGRAPHY </w:instrText>
      </w:r>
      <w:r>
        <w:fldChar w:fldCharType="separate"/>
      </w:r>
      <w:r w:rsidR="00DD7B0D" w:rsidRPr="00DD7B0D">
        <w:rPr>
          <w:rFonts w:cs="Times New Roman"/>
        </w:rPr>
        <w:t xml:space="preserve">1. </w:t>
      </w:r>
      <w:r w:rsidR="00DD7B0D" w:rsidRPr="00DD7B0D">
        <w:rPr>
          <w:rFonts w:cs="Times New Roman"/>
        </w:rPr>
        <w:tab/>
      </w:r>
      <w:proofErr w:type="spellStart"/>
      <w:r w:rsidR="00DD7B0D" w:rsidRPr="00DD7B0D">
        <w:rPr>
          <w:rFonts w:cs="Times New Roman"/>
        </w:rPr>
        <w:t>Milich</w:t>
      </w:r>
      <w:proofErr w:type="spellEnd"/>
      <w:r w:rsidR="00DD7B0D" w:rsidRPr="00DD7B0D">
        <w:rPr>
          <w:rFonts w:cs="Times New Roman"/>
        </w:rPr>
        <w:t xml:space="preserve"> L. The role of methane in global warming: where might mitigation strategies </w:t>
      </w:r>
      <w:proofErr w:type="gramStart"/>
      <w:r w:rsidR="00DD7B0D" w:rsidRPr="00DD7B0D">
        <w:rPr>
          <w:rFonts w:cs="Times New Roman"/>
        </w:rPr>
        <w:t>be</w:t>
      </w:r>
      <w:proofErr w:type="gramEnd"/>
      <w:r w:rsidR="00DD7B0D" w:rsidRPr="00DD7B0D">
        <w:rPr>
          <w:rFonts w:cs="Times New Roman"/>
        </w:rPr>
        <w:t xml:space="preserve"> focused? Glob Environ Change. 1999</w:t>
      </w:r>
      <w:proofErr w:type="gramStart"/>
      <w:r w:rsidR="00DD7B0D" w:rsidRPr="00DD7B0D">
        <w:rPr>
          <w:rFonts w:cs="Times New Roman"/>
        </w:rPr>
        <w:t>;9</w:t>
      </w:r>
      <w:proofErr w:type="gramEnd"/>
      <w:r w:rsidR="00DD7B0D" w:rsidRPr="00DD7B0D">
        <w:rPr>
          <w:rFonts w:cs="Times New Roman"/>
        </w:rPr>
        <w:t xml:space="preserve">: 179–201. </w:t>
      </w:r>
      <w:proofErr w:type="gramStart"/>
      <w:r w:rsidR="00DD7B0D" w:rsidRPr="00DD7B0D">
        <w:rPr>
          <w:rFonts w:cs="Times New Roman"/>
        </w:rPr>
        <w:t>doi:</w:t>
      </w:r>
      <w:proofErr w:type="gramEnd"/>
      <w:r w:rsidR="00DD7B0D" w:rsidRPr="00DD7B0D">
        <w:rPr>
          <w:rFonts w:cs="Times New Roman"/>
        </w:rPr>
        <w:t>10.1016/S0959-3780(98)00037-5</w:t>
      </w:r>
    </w:p>
    <w:p w:rsidR="00DD7B0D" w:rsidRPr="00DD7B0D" w:rsidRDefault="00DD7B0D" w:rsidP="00DD7B0D">
      <w:pPr>
        <w:pStyle w:val="Bibliography"/>
        <w:rPr>
          <w:rFonts w:cs="Times New Roman"/>
        </w:rPr>
      </w:pPr>
      <w:r w:rsidRPr="00DD7B0D">
        <w:rPr>
          <w:rFonts w:cs="Times New Roman"/>
        </w:rPr>
        <w:t xml:space="preserve">2. </w:t>
      </w:r>
      <w:r w:rsidRPr="00DD7B0D">
        <w:rPr>
          <w:rFonts w:cs="Times New Roman"/>
        </w:rPr>
        <w:tab/>
      </w:r>
      <w:proofErr w:type="spellStart"/>
      <w:r w:rsidRPr="00DD7B0D">
        <w:rPr>
          <w:rFonts w:cs="Times New Roman"/>
        </w:rPr>
        <w:t>Thauer</w:t>
      </w:r>
      <w:proofErr w:type="spellEnd"/>
      <w:r w:rsidRPr="00DD7B0D">
        <w:rPr>
          <w:rFonts w:cs="Times New Roman"/>
        </w:rPr>
        <w:t xml:space="preserve"> RK, </w:t>
      </w:r>
      <w:proofErr w:type="spellStart"/>
      <w:r w:rsidRPr="00DD7B0D">
        <w:rPr>
          <w:rFonts w:cs="Times New Roman"/>
        </w:rPr>
        <w:t>Kaster</w:t>
      </w:r>
      <w:proofErr w:type="spellEnd"/>
      <w:r w:rsidRPr="00DD7B0D">
        <w:rPr>
          <w:rFonts w:cs="Times New Roman"/>
        </w:rPr>
        <w:t xml:space="preserve"> A-K, </w:t>
      </w:r>
      <w:proofErr w:type="spellStart"/>
      <w:r w:rsidRPr="00DD7B0D">
        <w:rPr>
          <w:rFonts w:cs="Times New Roman"/>
        </w:rPr>
        <w:t>Seedorf</w:t>
      </w:r>
      <w:proofErr w:type="spellEnd"/>
      <w:r w:rsidRPr="00DD7B0D">
        <w:rPr>
          <w:rFonts w:cs="Times New Roman"/>
        </w:rPr>
        <w:t xml:space="preserve"> H, </w:t>
      </w:r>
      <w:proofErr w:type="spellStart"/>
      <w:r w:rsidRPr="00DD7B0D">
        <w:rPr>
          <w:rFonts w:cs="Times New Roman"/>
        </w:rPr>
        <w:t>Buckel</w:t>
      </w:r>
      <w:proofErr w:type="spellEnd"/>
      <w:r w:rsidRPr="00DD7B0D">
        <w:rPr>
          <w:rFonts w:cs="Times New Roman"/>
        </w:rPr>
        <w:t xml:space="preserve"> W, </w:t>
      </w:r>
      <w:proofErr w:type="spellStart"/>
      <w:r w:rsidRPr="00DD7B0D">
        <w:rPr>
          <w:rFonts w:cs="Times New Roman"/>
        </w:rPr>
        <w:t>Hedderich</w:t>
      </w:r>
      <w:proofErr w:type="spellEnd"/>
      <w:r w:rsidRPr="00DD7B0D">
        <w:rPr>
          <w:rFonts w:cs="Times New Roman"/>
        </w:rPr>
        <w:t xml:space="preserve"> R. Methanogenic archaea: ecologically relevant differences in energy conservation. </w:t>
      </w:r>
      <w:proofErr w:type="gramStart"/>
      <w:r w:rsidRPr="00DD7B0D">
        <w:rPr>
          <w:rFonts w:cs="Times New Roman"/>
        </w:rPr>
        <w:t xml:space="preserve">Nat Rev </w:t>
      </w:r>
      <w:proofErr w:type="spellStart"/>
      <w:r w:rsidRPr="00DD7B0D">
        <w:rPr>
          <w:rFonts w:cs="Times New Roman"/>
        </w:rPr>
        <w:t>Microbiol</w:t>
      </w:r>
      <w:proofErr w:type="spellEnd"/>
      <w:r w:rsidRPr="00DD7B0D">
        <w:rPr>
          <w:rFonts w:cs="Times New Roman"/>
        </w:rPr>
        <w:t>.</w:t>
      </w:r>
      <w:proofErr w:type="gramEnd"/>
      <w:r w:rsidRPr="00DD7B0D">
        <w:rPr>
          <w:rFonts w:cs="Times New Roman"/>
        </w:rPr>
        <w:t xml:space="preserve"> 2008</w:t>
      </w:r>
      <w:proofErr w:type="gramStart"/>
      <w:r w:rsidRPr="00DD7B0D">
        <w:rPr>
          <w:rFonts w:cs="Times New Roman"/>
        </w:rPr>
        <w:t>;6</w:t>
      </w:r>
      <w:proofErr w:type="gramEnd"/>
      <w:r w:rsidRPr="00DD7B0D">
        <w:rPr>
          <w:rFonts w:cs="Times New Roman"/>
        </w:rPr>
        <w:t xml:space="preserve">: 579–591. </w:t>
      </w:r>
      <w:proofErr w:type="gramStart"/>
      <w:r w:rsidRPr="00DD7B0D">
        <w:rPr>
          <w:rFonts w:cs="Times New Roman"/>
        </w:rPr>
        <w:t>doi:</w:t>
      </w:r>
      <w:proofErr w:type="gramEnd"/>
      <w:r w:rsidRPr="00DD7B0D">
        <w:rPr>
          <w:rFonts w:cs="Times New Roman"/>
        </w:rPr>
        <w:t>10.1038/nrmicro1931</w:t>
      </w:r>
    </w:p>
    <w:p w:rsidR="00DD7B0D" w:rsidRPr="00DD7B0D" w:rsidRDefault="00DD7B0D" w:rsidP="00DD7B0D">
      <w:pPr>
        <w:pStyle w:val="Bibliography"/>
        <w:rPr>
          <w:rFonts w:cs="Times New Roman"/>
        </w:rPr>
      </w:pPr>
      <w:r w:rsidRPr="00DD7B0D">
        <w:rPr>
          <w:rFonts w:cs="Times New Roman"/>
        </w:rPr>
        <w:t xml:space="preserve">3. </w:t>
      </w:r>
      <w:r w:rsidRPr="00DD7B0D">
        <w:rPr>
          <w:rFonts w:cs="Times New Roman"/>
        </w:rPr>
        <w:tab/>
        <w:t xml:space="preserve">Jones WJ, </w:t>
      </w:r>
      <w:proofErr w:type="spellStart"/>
      <w:r w:rsidRPr="00DD7B0D">
        <w:rPr>
          <w:rFonts w:cs="Times New Roman"/>
        </w:rPr>
        <w:t>Paynter</w:t>
      </w:r>
      <w:proofErr w:type="spellEnd"/>
      <w:r w:rsidRPr="00DD7B0D">
        <w:rPr>
          <w:rFonts w:cs="Times New Roman"/>
        </w:rPr>
        <w:t xml:space="preserve"> MJB, Gupta R. Characterization of </w:t>
      </w:r>
      <w:proofErr w:type="spellStart"/>
      <w:r w:rsidRPr="00DD7B0D">
        <w:rPr>
          <w:rFonts w:cs="Times New Roman"/>
        </w:rPr>
        <w:t>Methanococcus</w:t>
      </w:r>
      <w:proofErr w:type="spellEnd"/>
      <w:r w:rsidRPr="00DD7B0D">
        <w:rPr>
          <w:rFonts w:cs="Times New Roman"/>
        </w:rPr>
        <w:t xml:space="preserve"> maripaludis sp. </w:t>
      </w:r>
      <w:proofErr w:type="spellStart"/>
      <w:proofErr w:type="gramStart"/>
      <w:r w:rsidRPr="00DD7B0D">
        <w:rPr>
          <w:rFonts w:cs="Times New Roman"/>
        </w:rPr>
        <w:t>nov</w:t>
      </w:r>
      <w:proofErr w:type="gramEnd"/>
      <w:r w:rsidRPr="00DD7B0D">
        <w:rPr>
          <w:rFonts w:cs="Times New Roman"/>
        </w:rPr>
        <w:t>.</w:t>
      </w:r>
      <w:proofErr w:type="spellEnd"/>
      <w:r w:rsidRPr="00DD7B0D">
        <w:rPr>
          <w:rFonts w:cs="Times New Roman"/>
        </w:rPr>
        <w:t xml:space="preserve">, a new methanogen isolated from salt marsh sediment. </w:t>
      </w:r>
      <w:proofErr w:type="gramStart"/>
      <w:r w:rsidRPr="00DD7B0D">
        <w:rPr>
          <w:rFonts w:cs="Times New Roman"/>
        </w:rPr>
        <w:t xml:space="preserve">Arch </w:t>
      </w:r>
      <w:proofErr w:type="spellStart"/>
      <w:r w:rsidRPr="00DD7B0D">
        <w:rPr>
          <w:rFonts w:cs="Times New Roman"/>
        </w:rPr>
        <w:t>Microbiol</w:t>
      </w:r>
      <w:proofErr w:type="spellEnd"/>
      <w:r w:rsidRPr="00DD7B0D">
        <w:rPr>
          <w:rFonts w:cs="Times New Roman"/>
        </w:rPr>
        <w:t>.</w:t>
      </w:r>
      <w:proofErr w:type="gramEnd"/>
      <w:r w:rsidRPr="00DD7B0D">
        <w:rPr>
          <w:rFonts w:cs="Times New Roman"/>
        </w:rPr>
        <w:t xml:space="preserve"> 1983</w:t>
      </w:r>
      <w:proofErr w:type="gramStart"/>
      <w:r w:rsidRPr="00DD7B0D">
        <w:rPr>
          <w:rFonts w:cs="Times New Roman"/>
        </w:rPr>
        <w:t>;135</w:t>
      </w:r>
      <w:proofErr w:type="gramEnd"/>
      <w:r w:rsidRPr="00DD7B0D">
        <w:rPr>
          <w:rFonts w:cs="Times New Roman"/>
        </w:rPr>
        <w:t xml:space="preserve">: 91–97. </w:t>
      </w:r>
      <w:proofErr w:type="gramStart"/>
      <w:r w:rsidRPr="00DD7B0D">
        <w:rPr>
          <w:rFonts w:cs="Times New Roman"/>
        </w:rPr>
        <w:t>doi:</w:t>
      </w:r>
      <w:proofErr w:type="gramEnd"/>
      <w:r w:rsidRPr="00DD7B0D">
        <w:rPr>
          <w:rFonts w:cs="Times New Roman"/>
        </w:rPr>
        <w:t>10.1007/BF00408015</w:t>
      </w:r>
    </w:p>
    <w:p w:rsidR="00DD7B0D" w:rsidRPr="00DD7B0D" w:rsidRDefault="00DD7B0D" w:rsidP="00DD7B0D">
      <w:pPr>
        <w:pStyle w:val="Bibliography"/>
        <w:rPr>
          <w:rFonts w:cs="Times New Roman"/>
        </w:rPr>
      </w:pPr>
      <w:r w:rsidRPr="00DD7B0D">
        <w:rPr>
          <w:rFonts w:cs="Times New Roman"/>
        </w:rPr>
        <w:t xml:space="preserve">4. </w:t>
      </w:r>
      <w:r w:rsidRPr="00DD7B0D">
        <w:rPr>
          <w:rFonts w:cs="Times New Roman"/>
        </w:rPr>
        <w:tab/>
        <w:t xml:space="preserve">Hendrickson EL, </w:t>
      </w:r>
      <w:proofErr w:type="spellStart"/>
      <w:r w:rsidRPr="00DD7B0D">
        <w:rPr>
          <w:rFonts w:cs="Times New Roman"/>
        </w:rPr>
        <w:t>Kaul</w:t>
      </w:r>
      <w:proofErr w:type="spellEnd"/>
      <w:r w:rsidRPr="00DD7B0D">
        <w:rPr>
          <w:rFonts w:cs="Times New Roman"/>
        </w:rPr>
        <w:t xml:space="preserve"> R, Zhou Y, </w:t>
      </w:r>
      <w:proofErr w:type="spellStart"/>
      <w:r w:rsidRPr="00DD7B0D">
        <w:rPr>
          <w:rFonts w:cs="Times New Roman"/>
        </w:rPr>
        <w:t>Bovee</w:t>
      </w:r>
      <w:proofErr w:type="spellEnd"/>
      <w:r w:rsidRPr="00DD7B0D">
        <w:rPr>
          <w:rFonts w:cs="Times New Roman"/>
        </w:rPr>
        <w:t xml:space="preserve"> D, Chapman P, Chung J, et al. Complete Genome Sequence of the Genetically Tractable Hydrogenotrophic Methanogen </w:t>
      </w:r>
      <w:proofErr w:type="spellStart"/>
      <w:r w:rsidRPr="00DD7B0D">
        <w:rPr>
          <w:rFonts w:cs="Times New Roman"/>
        </w:rPr>
        <w:t>Methanococcus</w:t>
      </w:r>
      <w:proofErr w:type="spellEnd"/>
      <w:r w:rsidRPr="00DD7B0D">
        <w:rPr>
          <w:rFonts w:cs="Times New Roman"/>
        </w:rPr>
        <w:t xml:space="preserve"> maripaludis. </w:t>
      </w:r>
      <w:proofErr w:type="gramStart"/>
      <w:r w:rsidRPr="00DD7B0D">
        <w:rPr>
          <w:rFonts w:cs="Times New Roman"/>
        </w:rPr>
        <w:t xml:space="preserve">J </w:t>
      </w:r>
      <w:proofErr w:type="spellStart"/>
      <w:r w:rsidRPr="00DD7B0D">
        <w:rPr>
          <w:rFonts w:cs="Times New Roman"/>
        </w:rPr>
        <w:t>Bacteriol</w:t>
      </w:r>
      <w:proofErr w:type="spellEnd"/>
      <w:r w:rsidRPr="00DD7B0D">
        <w:rPr>
          <w:rFonts w:cs="Times New Roman"/>
        </w:rPr>
        <w:t>.</w:t>
      </w:r>
      <w:proofErr w:type="gramEnd"/>
      <w:r w:rsidRPr="00DD7B0D">
        <w:rPr>
          <w:rFonts w:cs="Times New Roman"/>
        </w:rPr>
        <w:t xml:space="preserve"> 2004</w:t>
      </w:r>
      <w:proofErr w:type="gramStart"/>
      <w:r w:rsidRPr="00DD7B0D">
        <w:rPr>
          <w:rFonts w:cs="Times New Roman"/>
        </w:rPr>
        <w:t>;186</w:t>
      </w:r>
      <w:proofErr w:type="gramEnd"/>
      <w:r w:rsidRPr="00DD7B0D">
        <w:rPr>
          <w:rFonts w:cs="Times New Roman"/>
        </w:rPr>
        <w:t>: 6956–6969. doi:10.1128/JB.186.20.6956-6969.2004</w:t>
      </w:r>
    </w:p>
    <w:p w:rsidR="00DD7B0D" w:rsidRPr="00DD7B0D" w:rsidRDefault="00DD7B0D" w:rsidP="00DD7B0D">
      <w:pPr>
        <w:pStyle w:val="Bibliography"/>
        <w:rPr>
          <w:rFonts w:cs="Times New Roman"/>
        </w:rPr>
      </w:pPr>
      <w:r w:rsidRPr="00DD7B0D">
        <w:rPr>
          <w:rFonts w:cs="Times New Roman"/>
        </w:rPr>
        <w:t xml:space="preserve">5. </w:t>
      </w:r>
      <w:r w:rsidRPr="00DD7B0D">
        <w:rPr>
          <w:rFonts w:cs="Times New Roman"/>
        </w:rPr>
        <w:tab/>
        <w:t xml:space="preserve">Jones WJ, Whitman WB, Fields RD, Wolfe RS. </w:t>
      </w:r>
      <w:proofErr w:type="gramStart"/>
      <w:r w:rsidRPr="00DD7B0D">
        <w:rPr>
          <w:rFonts w:cs="Times New Roman"/>
        </w:rPr>
        <w:t xml:space="preserve">Growth and Plating Efficiency of </w:t>
      </w:r>
      <w:proofErr w:type="spellStart"/>
      <w:r w:rsidRPr="00DD7B0D">
        <w:rPr>
          <w:rFonts w:cs="Times New Roman"/>
        </w:rPr>
        <w:t>Methanococci</w:t>
      </w:r>
      <w:proofErr w:type="spellEnd"/>
      <w:r w:rsidRPr="00DD7B0D">
        <w:rPr>
          <w:rFonts w:cs="Times New Roman"/>
        </w:rPr>
        <w:t xml:space="preserve"> on Agar Media.</w:t>
      </w:r>
      <w:proofErr w:type="gramEnd"/>
      <w:r w:rsidRPr="00DD7B0D">
        <w:rPr>
          <w:rFonts w:cs="Times New Roman"/>
        </w:rPr>
        <w:t xml:space="preserve"> </w:t>
      </w:r>
      <w:proofErr w:type="spellStart"/>
      <w:r w:rsidRPr="00DD7B0D">
        <w:rPr>
          <w:rFonts w:cs="Times New Roman"/>
        </w:rPr>
        <w:t>Appl</w:t>
      </w:r>
      <w:proofErr w:type="spellEnd"/>
      <w:r w:rsidRPr="00DD7B0D">
        <w:rPr>
          <w:rFonts w:cs="Times New Roman"/>
        </w:rPr>
        <w:t xml:space="preserve"> Environ </w:t>
      </w:r>
      <w:proofErr w:type="spellStart"/>
      <w:r w:rsidRPr="00DD7B0D">
        <w:rPr>
          <w:rFonts w:cs="Times New Roman"/>
        </w:rPr>
        <w:t>Microbiol</w:t>
      </w:r>
      <w:proofErr w:type="spellEnd"/>
      <w:r w:rsidRPr="00DD7B0D">
        <w:rPr>
          <w:rFonts w:cs="Times New Roman"/>
        </w:rPr>
        <w:t>. 1983</w:t>
      </w:r>
      <w:proofErr w:type="gramStart"/>
      <w:r w:rsidRPr="00DD7B0D">
        <w:rPr>
          <w:rFonts w:cs="Times New Roman"/>
        </w:rPr>
        <w:t>;46</w:t>
      </w:r>
      <w:proofErr w:type="gramEnd"/>
      <w:r w:rsidRPr="00DD7B0D">
        <w:rPr>
          <w:rFonts w:cs="Times New Roman"/>
        </w:rPr>
        <w:t xml:space="preserve">: 220–226. </w:t>
      </w:r>
    </w:p>
    <w:p w:rsidR="00DD7B0D" w:rsidRPr="00DD7B0D" w:rsidRDefault="00DD7B0D" w:rsidP="00DD7B0D">
      <w:pPr>
        <w:pStyle w:val="Bibliography"/>
        <w:rPr>
          <w:rFonts w:cs="Times New Roman"/>
        </w:rPr>
      </w:pPr>
      <w:r w:rsidRPr="00DD7B0D">
        <w:rPr>
          <w:rFonts w:cs="Times New Roman"/>
        </w:rPr>
        <w:t xml:space="preserve">6. </w:t>
      </w:r>
      <w:r w:rsidRPr="00DD7B0D">
        <w:rPr>
          <w:rFonts w:cs="Times New Roman"/>
        </w:rPr>
        <w:tab/>
        <w:t xml:space="preserve">Haydock AK, </w:t>
      </w:r>
      <w:proofErr w:type="spellStart"/>
      <w:r w:rsidRPr="00DD7B0D">
        <w:rPr>
          <w:rFonts w:cs="Times New Roman"/>
        </w:rPr>
        <w:t>Porat</w:t>
      </w:r>
      <w:proofErr w:type="spellEnd"/>
      <w:r w:rsidRPr="00DD7B0D">
        <w:rPr>
          <w:rFonts w:cs="Times New Roman"/>
        </w:rPr>
        <w:t xml:space="preserve"> I, Whitman WB, Leigh JA. </w:t>
      </w:r>
      <w:proofErr w:type="gramStart"/>
      <w:r w:rsidRPr="00DD7B0D">
        <w:rPr>
          <w:rFonts w:cs="Times New Roman"/>
        </w:rPr>
        <w:t xml:space="preserve">Continuous culture of </w:t>
      </w:r>
      <w:proofErr w:type="spellStart"/>
      <w:r w:rsidRPr="00DD7B0D">
        <w:rPr>
          <w:rFonts w:cs="Times New Roman"/>
        </w:rPr>
        <w:t>Methanococcus</w:t>
      </w:r>
      <w:proofErr w:type="spellEnd"/>
      <w:r w:rsidRPr="00DD7B0D">
        <w:rPr>
          <w:rFonts w:cs="Times New Roman"/>
        </w:rPr>
        <w:t xml:space="preserve"> maripaludis under defined nutrient conditions.</w:t>
      </w:r>
      <w:proofErr w:type="gramEnd"/>
      <w:r w:rsidRPr="00DD7B0D">
        <w:rPr>
          <w:rFonts w:cs="Times New Roman"/>
        </w:rPr>
        <w:t xml:space="preserve"> </w:t>
      </w:r>
      <w:proofErr w:type="gramStart"/>
      <w:r w:rsidRPr="00DD7B0D">
        <w:rPr>
          <w:rFonts w:cs="Times New Roman"/>
        </w:rPr>
        <w:t xml:space="preserve">FEMS </w:t>
      </w:r>
      <w:proofErr w:type="spellStart"/>
      <w:r w:rsidRPr="00DD7B0D">
        <w:rPr>
          <w:rFonts w:cs="Times New Roman"/>
        </w:rPr>
        <w:t>Microbiol</w:t>
      </w:r>
      <w:proofErr w:type="spellEnd"/>
      <w:r w:rsidRPr="00DD7B0D">
        <w:rPr>
          <w:rFonts w:cs="Times New Roman"/>
        </w:rPr>
        <w:t xml:space="preserve"> Lett.</w:t>
      </w:r>
      <w:proofErr w:type="gramEnd"/>
      <w:r w:rsidRPr="00DD7B0D">
        <w:rPr>
          <w:rFonts w:cs="Times New Roman"/>
        </w:rPr>
        <w:t xml:space="preserve"> 2004</w:t>
      </w:r>
      <w:proofErr w:type="gramStart"/>
      <w:r w:rsidRPr="00DD7B0D">
        <w:rPr>
          <w:rFonts w:cs="Times New Roman"/>
        </w:rPr>
        <w:t>;238</w:t>
      </w:r>
      <w:proofErr w:type="gramEnd"/>
      <w:r w:rsidRPr="00DD7B0D">
        <w:rPr>
          <w:rFonts w:cs="Times New Roman"/>
        </w:rPr>
        <w:t>: 85–91. doi:10.1111/j.1574-6968.2004.tb09741.x</w:t>
      </w:r>
    </w:p>
    <w:p w:rsidR="00DD7B0D" w:rsidRPr="00DD7B0D" w:rsidRDefault="00DD7B0D" w:rsidP="00DD7B0D">
      <w:pPr>
        <w:pStyle w:val="Bibliography"/>
        <w:rPr>
          <w:rFonts w:cs="Times New Roman"/>
        </w:rPr>
      </w:pPr>
      <w:r w:rsidRPr="00DD7B0D">
        <w:rPr>
          <w:rFonts w:cs="Times New Roman"/>
        </w:rPr>
        <w:t xml:space="preserve">7. </w:t>
      </w:r>
      <w:r w:rsidRPr="00DD7B0D">
        <w:rPr>
          <w:rFonts w:cs="Times New Roman"/>
        </w:rPr>
        <w:tab/>
        <w:t xml:space="preserve">Milne CB, Kim P-J, Eddy JA, Price ND. </w:t>
      </w:r>
      <w:proofErr w:type="gramStart"/>
      <w:r w:rsidRPr="00DD7B0D">
        <w:rPr>
          <w:rFonts w:cs="Times New Roman"/>
        </w:rPr>
        <w:t>Accomplishments in genome-scale in silico modeling for industrial and medical biotechnology.</w:t>
      </w:r>
      <w:proofErr w:type="gramEnd"/>
      <w:r w:rsidRPr="00DD7B0D">
        <w:rPr>
          <w:rFonts w:cs="Times New Roman"/>
        </w:rPr>
        <w:t xml:space="preserve"> </w:t>
      </w:r>
      <w:proofErr w:type="spellStart"/>
      <w:r w:rsidRPr="00DD7B0D">
        <w:rPr>
          <w:rFonts w:cs="Times New Roman"/>
        </w:rPr>
        <w:t>Biotechnol</w:t>
      </w:r>
      <w:proofErr w:type="spellEnd"/>
      <w:r w:rsidRPr="00DD7B0D">
        <w:rPr>
          <w:rFonts w:cs="Times New Roman"/>
        </w:rPr>
        <w:t xml:space="preserve"> J. 2009</w:t>
      </w:r>
      <w:proofErr w:type="gramStart"/>
      <w:r w:rsidRPr="00DD7B0D">
        <w:rPr>
          <w:rFonts w:cs="Times New Roman"/>
        </w:rPr>
        <w:t>;4</w:t>
      </w:r>
      <w:proofErr w:type="gramEnd"/>
      <w:r w:rsidRPr="00DD7B0D">
        <w:rPr>
          <w:rFonts w:cs="Times New Roman"/>
        </w:rPr>
        <w:t>: 1653–1670. doi:10.1002/biot.200900234</w:t>
      </w:r>
    </w:p>
    <w:p w:rsidR="00DD7B0D" w:rsidRPr="00DD7B0D" w:rsidRDefault="00DD7B0D" w:rsidP="00DD7B0D">
      <w:pPr>
        <w:pStyle w:val="Bibliography"/>
        <w:rPr>
          <w:rFonts w:cs="Times New Roman"/>
        </w:rPr>
      </w:pPr>
      <w:r w:rsidRPr="00DD7B0D">
        <w:rPr>
          <w:rFonts w:cs="Times New Roman"/>
        </w:rPr>
        <w:t xml:space="preserve">8. </w:t>
      </w:r>
      <w:r w:rsidRPr="00DD7B0D">
        <w:rPr>
          <w:rFonts w:cs="Times New Roman"/>
        </w:rPr>
        <w:tab/>
      </w:r>
      <w:proofErr w:type="spellStart"/>
      <w:r w:rsidRPr="00DD7B0D">
        <w:rPr>
          <w:rFonts w:cs="Times New Roman"/>
        </w:rPr>
        <w:t>Stolyar</w:t>
      </w:r>
      <w:proofErr w:type="spellEnd"/>
      <w:r w:rsidRPr="00DD7B0D">
        <w:rPr>
          <w:rFonts w:cs="Times New Roman"/>
        </w:rPr>
        <w:t xml:space="preserve"> S, Van </w:t>
      </w:r>
      <w:proofErr w:type="spellStart"/>
      <w:r w:rsidRPr="00DD7B0D">
        <w:rPr>
          <w:rFonts w:cs="Times New Roman"/>
        </w:rPr>
        <w:t>Dien</w:t>
      </w:r>
      <w:proofErr w:type="spellEnd"/>
      <w:r w:rsidRPr="00DD7B0D">
        <w:rPr>
          <w:rFonts w:cs="Times New Roman"/>
        </w:rPr>
        <w:t xml:space="preserve"> S, Hillesland KL, </w:t>
      </w:r>
      <w:proofErr w:type="spellStart"/>
      <w:r w:rsidRPr="00DD7B0D">
        <w:rPr>
          <w:rFonts w:cs="Times New Roman"/>
        </w:rPr>
        <w:t>Pinel</w:t>
      </w:r>
      <w:proofErr w:type="spellEnd"/>
      <w:r w:rsidRPr="00DD7B0D">
        <w:rPr>
          <w:rFonts w:cs="Times New Roman"/>
        </w:rPr>
        <w:t xml:space="preserve"> N, Lie TJ, Leigh JA, et al. Metabolic modeling of a mutualistic microbial community. </w:t>
      </w:r>
      <w:proofErr w:type="spellStart"/>
      <w:r w:rsidRPr="00DD7B0D">
        <w:rPr>
          <w:rFonts w:cs="Times New Roman"/>
        </w:rPr>
        <w:t>Mol</w:t>
      </w:r>
      <w:proofErr w:type="spellEnd"/>
      <w:r w:rsidRPr="00DD7B0D">
        <w:rPr>
          <w:rFonts w:cs="Times New Roman"/>
        </w:rPr>
        <w:t xml:space="preserve"> </w:t>
      </w:r>
      <w:proofErr w:type="spellStart"/>
      <w:r w:rsidRPr="00DD7B0D">
        <w:rPr>
          <w:rFonts w:cs="Times New Roman"/>
        </w:rPr>
        <w:t>Syst</w:t>
      </w:r>
      <w:proofErr w:type="spellEnd"/>
      <w:r w:rsidRPr="00DD7B0D">
        <w:rPr>
          <w:rFonts w:cs="Times New Roman"/>
        </w:rPr>
        <w:t xml:space="preserve"> Biol. 2007</w:t>
      </w:r>
      <w:proofErr w:type="gramStart"/>
      <w:r w:rsidRPr="00DD7B0D">
        <w:rPr>
          <w:rFonts w:cs="Times New Roman"/>
        </w:rPr>
        <w:t>;3</w:t>
      </w:r>
      <w:proofErr w:type="gramEnd"/>
      <w:r w:rsidRPr="00DD7B0D">
        <w:rPr>
          <w:rFonts w:cs="Times New Roman"/>
        </w:rPr>
        <w:t xml:space="preserve">: 92. </w:t>
      </w:r>
      <w:proofErr w:type="gramStart"/>
      <w:r w:rsidRPr="00DD7B0D">
        <w:rPr>
          <w:rFonts w:cs="Times New Roman"/>
        </w:rPr>
        <w:t>doi:</w:t>
      </w:r>
      <w:proofErr w:type="gramEnd"/>
      <w:r w:rsidRPr="00DD7B0D">
        <w:rPr>
          <w:rFonts w:cs="Times New Roman"/>
        </w:rPr>
        <w:t>10.1038/msb4100131</w:t>
      </w:r>
    </w:p>
    <w:p w:rsidR="00DD7B0D" w:rsidRPr="00DD7B0D" w:rsidRDefault="00DD7B0D" w:rsidP="00DD7B0D">
      <w:pPr>
        <w:pStyle w:val="Bibliography"/>
        <w:rPr>
          <w:rFonts w:cs="Times New Roman"/>
        </w:rPr>
      </w:pPr>
      <w:r w:rsidRPr="00DD7B0D">
        <w:rPr>
          <w:rFonts w:cs="Times New Roman"/>
        </w:rPr>
        <w:t xml:space="preserve">9. </w:t>
      </w:r>
      <w:r w:rsidRPr="00DD7B0D">
        <w:rPr>
          <w:rFonts w:cs="Times New Roman"/>
        </w:rPr>
        <w:tab/>
      </w:r>
      <w:proofErr w:type="spellStart"/>
      <w:r w:rsidRPr="00DD7B0D">
        <w:rPr>
          <w:rFonts w:cs="Times New Roman"/>
        </w:rPr>
        <w:t>Goyal</w:t>
      </w:r>
      <w:proofErr w:type="spellEnd"/>
      <w:r w:rsidRPr="00DD7B0D">
        <w:rPr>
          <w:rFonts w:cs="Times New Roman"/>
        </w:rPr>
        <w:t xml:space="preserve"> N, </w:t>
      </w:r>
      <w:proofErr w:type="spellStart"/>
      <w:r w:rsidRPr="00DD7B0D">
        <w:rPr>
          <w:rFonts w:cs="Times New Roman"/>
        </w:rPr>
        <w:t>Widiastuti</w:t>
      </w:r>
      <w:proofErr w:type="spellEnd"/>
      <w:r w:rsidRPr="00DD7B0D">
        <w:rPr>
          <w:rFonts w:cs="Times New Roman"/>
        </w:rPr>
        <w:t xml:space="preserve"> H, </w:t>
      </w:r>
      <w:proofErr w:type="spellStart"/>
      <w:r w:rsidRPr="00DD7B0D">
        <w:rPr>
          <w:rFonts w:cs="Times New Roman"/>
        </w:rPr>
        <w:t>Karimi</w:t>
      </w:r>
      <w:proofErr w:type="spellEnd"/>
      <w:r w:rsidRPr="00DD7B0D">
        <w:rPr>
          <w:rFonts w:cs="Times New Roman"/>
        </w:rPr>
        <w:t xml:space="preserve"> IA, Zhou Z. </w:t>
      </w:r>
      <w:proofErr w:type="gramStart"/>
      <w:r w:rsidRPr="00DD7B0D">
        <w:rPr>
          <w:rFonts w:cs="Times New Roman"/>
        </w:rPr>
        <w:t xml:space="preserve">A genome-scale metabolic model of </w:t>
      </w:r>
      <w:proofErr w:type="spellStart"/>
      <w:r w:rsidRPr="00DD7B0D">
        <w:rPr>
          <w:rFonts w:cs="Times New Roman"/>
        </w:rPr>
        <w:t>Methanococcus</w:t>
      </w:r>
      <w:proofErr w:type="spellEnd"/>
      <w:r w:rsidRPr="00DD7B0D">
        <w:rPr>
          <w:rFonts w:cs="Times New Roman"/>
        </w:rPr>
        <w:t xml:space="preserve"> maripaludis S2 for CO2 capture and conversion to methane.</w:t>
      </w:r>
      <w:proofErr w:type="gramEnd"/>
      <w:r w:rsidRPr="00DD7B0D">
        <w:rPr>
          <w:rFonts w:cs="Times New Roman"/>
        </w:rPr>
        <w:t xml:space="preserve"> </w:t>
      </w:r>
      <w:proofErr w:type="spellStart"/>
      <w:proofErr w:type="gramStart"/>
      <w:r w:rsidRPr="00DD7B0D">
        <w:rPr>
          <w:rFonts w:cs="Times New Roman"/>
        </w:rPr>
        <w:t>Mol</w:t>
      </w:r>
      <w:proofErr w:type="spellEnd"/>
      <w:r w:rsidRPr="00DD7B0D">
        <w:rPr>
          <w:rFonts w:cs="Times New Roman"/>
        </w:rPr>
        <w:t xml:space="preserve"> </w:t>
      </w:r>
      <w:proofErr w:type="spellStart"/>
      <w:r w:rsidRPr="00DD7B0D">
        <w:rPr>
          <w:rFonts w:cs="Times New Roman"/>
        </w:rPr>
        <w:t>Biosyst</w:t>
      </w:r>
      <w:proofErr w:type="spellEnd"/>
      <w:r w:rsidRPr="00DD7B0D">
        <w:rPr>
          <w:rFonts w:cs="Times New Roman"/>
        </w:rPr>
        <w:t>.</w:t>
      </w:r>
      <w:proofErr w:type="gramEnd"/>
      <w:r w:rsidRPr="00DD7B0D">
        <w:rPr>
          <w:rFonts w:cs="Times New Roman"/>
        </w:rPr>
        <w:t xml:space="preserve"> 2014</w:t>
      </w:r>
      <w:proofErr w:type="gramStart"/>
      <w:r w:rsidRPr="00DD7B0D">
        <w:rPr>
          <w:rFonts w:cs="Times New Roman"/>
        </w:rPr>
        <w:t>;10</w:t>
      </w:r>
      <w:proofErr w:type="gramEnd"/>
      <w:r w:rsidRPr="00DD7B0D">
        <w:rPr>
          <w:rFonts w:cs="Times New Roman"/>
        </w:rPr>
        <w:t xml:space="preserve">: 1043–1054. </w:t>
      </w:r>
      <w:proofErr w:type="gramStart"/>
      <w:r w:rsidRPr="00DD7B0D">
        <w:rPr>
          <w:rFonts w:cs="Times New Roman"/>
        </w:rPr>
        <w:t>doi:</w:t>
      </w:r>
      <w:proofErr w:type="gramEnd"/>
      <w:r w:rsidRPr="00DD7B0D">
        <w:rPr>
          <w:rFonts w:cs="Times New Roman"/>
        </w:rPr>
        <w:t>10.1039/c3mb70421a</w:t>
      </w:r>
    </w:p>
    <w:p w:rsidR="00DD7B0D" w:rsidRPr="00DD7B0D" w:rsidRDefault="00DD7B0D" w:rsidP="00DD7B0D">
      <w:pPr>
        <w:pStyle w:val="Bibliography"/>
        <w:rPr>
          <w:rFonts w:cs="Times New Roman"/>
        </w:rPr>
      </w:pPr>
      <w:r w:rsidRPr="00DD7B0D">
        <w:rPr>
          <w:rFonts w:cs="Times New Roman"/>
        </w:rPr>
        <w:t xml:space="preserve">10. </w:t>
      </w:r>
      <w:r w:rsidRPr="00DD7B0D">
        <w:rPr>
          <w:rFonts w:cs="Times New Roman"/>
        </w:rPr>
        <w:tab/>
      </w:r>
      <w:proofErr w:type="spellStart"/>
      <w:r w:rsidRPr="00DD7B0D">
        <w:rPr>
          <w:rFonts w:cs="Times New Roman"/>
        </w:rPr>
        <w:t>Thauer</w:t>
      </w:r>
      <w:proofErr w:type="spellEnd"/>
      <w:r w:rsidRPr="00DD7B0D">
        <w:rPr>
          <w:rFonts w:cs="Times New Roman"/>
        </w:rPr>
        <w:t xml:space="preserve"> RK. The Wolfe cycle comes full circle. </w:t>
      </w:r>
      <w:proofErr w:type="spellStart"/>
      <w:r w:rsidRPr="00DD7B0D">
        <w:rPr>
          <w:rFonts w:cs="Times New Roman"/>
        </w:rPr>
        <w:t>Proc</w:t>
      </w:r>
      <w:proofErr w:type="spellEnd"/>
      <w:r w:rsidRPr="00DD7B0D">
        <w:rPr>
          <w:rFonts w:cs="Times New Roman"/>
        </w:rPr>
        <w:t xml:space="preserve"> Natl </w:t>
      </w:r>
      <w:proofErr w:type="spellStart"/>
      <w:r w:rsidRPr="00DD7B0D">
        <w:rPr>
          <w:rFonts w:cs="Times New Roman"/>
        </w:rPr>
        <w:t>Acad</w:t>
      </w:r>
      <w:proofErr w:type="spellEnd"/>
      <w:r w:rsidRPr="00DD7B0D">
        <w:rPr>
          <w:rFonts w:cs="Times New Roman"/>
        </w:rPr>
        <w:t xml:space="preserve"> Sci. 2012</w:t>
      </w:r>
      <w:proofErr w:type="gramStart"/>
      <w:r w:rsidRPr="00DD7B0D">
        <w:rPr>
          <w:rFonts w:cs="Times New Roman"/>
        </w:rPr>
        <w:t>;109</w:t>
      </w:r>
      <w:proofErr w:type="gramEnd"/>
      <w:r w:rsidRPr="00DD7B0D">
        <w:rPr>
          <w:rFonts w:cs="Times New Roman"/>
        </w:rPr>
        <w:t>: 15084–15085. doi:10.1073/pnas.1213193109</w:t>
      </w:r>
    </w:p>
    <w:p w:rsidR="00DD7B0D" w:rsidRPr="00DD7B0D" w:rsidRDefault="00DD7B0D" w:rsidP="00DD7B0D">
      <w:pPr>
        <w:pStyle w:val="Bibliography"/>
        <w:rPr>
          <w:rFonts w:cs="Times New Roman"/>
        </w:rPr>
      </w:pPr>
      <w:r w:rsidRPr="00DD7B0D">
        <w:rPr>
          <w:rFonts w:cs="Times New Roman"/>
        </w:rPr>
        <w:lastRenderedPageBreak/>
        <w:t xml:space="preserve">11. </w:t>
      </w:r>
      <w:r w:rsidRPr="00DD7B0D">
        <w:rPr>
          <w:rFonts w:cs="Times New Roman"/>
        </w:rPr>
        <w:tab/>
      </w:r>
      <w:proofErr w:type="spellStart"/>
      <w:r w:rsidRPr="00DD7B0D">
        <w:rPr>
          <w:rFonts w:cs="Times New Roman"/>
        </w:rPr>
        <w:t>Kaster</w:t>
      </w:r>
      <w:proofErr w:type="spellEnd"/>
      <w:r w:rsidRPr="00DD7B0D">
        <w:rPr>
          <w:rFonts w:cs="Times New Roman"/>
        </w:rPr>
        <w:t xml:space="preserve"> A-K, Moll J, </w:t>
      </w:r>
      <w:proofErr w:type="spellStart"/>
      <w:r w:rsidRPr="00DD7B0D">
        <w:rPr>
          <w:rFonts w:cs="Times New Roman"/>
        </w:rPr>
        <w:t>Parey</w:t>
      </w:r>
      <w:proofErr w:type="spellEnd"/>
      <w:r w:rsidRPr="00DD7B0D">
        <w:rPr>
          <w:rFonts w:cs="Times New Roman"/>
        </w:rPr>
        <w:t xml:space="preserve"> K, </w:t>
      </w:r>
      <w:proofErr w:type="spellStart"/>
      <w:r w:rsidRPr="00DD7B0D">
        <w:rPr>
          <w:rFonts w:cs="Times New Roman"/>
        </w:rPr>
        <w:t>Thauer</w:t>
      </w:r>
      <w:proofErr w:type="spellEnd"/>
      <w:r w:rsidRPr="00DD7B0D">
        <w:rPr>
          <w:rFonts w:cs="Times New Roman"/>
        </w:rPr>
        <w:t xml:space="preserve"> RK. </w:t>
      </w:r>
      <w:proofErr w:type="gramStart"/>
      <w:r w:rsidRPr="00DD7B0D">
        <w:rPr>
          <w:rFonts w:cs="Times New Roman"/>
        </w:rPr>
        <w:t xml:space="preserve">Coupling of ferredoxin and </w:t>
      </w:r>
      <w:proofErr w:type="spellStart"/>
      <w:r w:rsidRPr="00DD7B0D">
        <w:rPr>
          <w:rFonts w:cs="Times New Roman"/>
        </w:rPr>
        <w:t>heterodisulfide</w:t>
      </w:r>
      <w:proofErr w:type="spellEnd"/>
      <w:r w:rsidRPr="00DD7B0D">
        <w:rPr>
          <w:rFonts w:cs="Times New Roman"/>
        </w:rPr>
        <w:t xml:space="preserve"> reduction via electron bifurcation in hydrogenotrophic methanogenic archaea.</w:t>
      </w:r>
      <w:proofErr w:type="gramEnd"/>
      <w:r w:rsidRPr="00DD7B0D">
        <w:rPr>
          <w:rFonts w:cs="Times New Roman"/>
        </w:rPr>
        <w:t xml:space="preserve"> </w:t>
      </w:r>
      <w:proofErr w:type="spellStart"/>
      <w:r w:rsidRPr="00DD7B0D">
        <w:rPr>
          <w:rFonts w:cs="Times New Roman"/>
        </w:rPr>
        <w:t>Proc</w:t>
      </w:r>
      <w:proofErr w:type="spellEnd"/>
      <w:r w:rsidRPr="00DD7B0D">
        <w:rPr>
          <w:rFonts w:cs="Times New Roman"/>
        </w:rPr>
        <w:t xml:space="preserve"> Natl </w:t>
      </w:r>
      <w:proofErr w:type="spellStart"/>
      <w:r w:rsidRPr="00DD7B0D">
        <w:rPr>
          <w:rFonts w:cs="Times New Roman"/>
        </w:rPr>
        <w:t>Acad</w:t>
      </w:r>
      <w:proofErr w:type="spellEnd"/>
      <w:r w:rsidRPr="00DD7B0D">
        <w:rPr>
          <w:rFonts w:cs="Times New Roman"/>
        </w:rPr>
        <w:t xml:space="preserve"> Sci. 2011</w:t>
      </w:r>
      <w:proofErr w:type="gramStart"/>
      <w:r w:rsidRPr="00DD7B0D">
        <w:rPr>
          <w:rFonts w:cs="Times New Roman"/>
        </w:rPr>
        <w:t>;108</w:t>
      </w:r>
      <w:proofErr w:type="gramEnd"/>
      <w:r w:rsidRPr="00DD7B0D">
        <w:rPr>
          <w:rFonts w:cs="Times New Roman"/>
        </w:rPr>
        <w:t>: 2981–2986. doi:10.1073/pnas.1016761108</w:t>
      </w:r>
    </w:p>
    <w:p w:rsidR="00DD7B0D" w:rsidRPr="00DD7B0D" w:rsidRDefault="00DD7B0D" w:rsidP="00DD7B0D">
      <w:pPr>
        <w:pStyle w:val="Bibliography"/>
        <w:rPr>
          <w:rFonts w:cs="Times New Roman"/>
        </w:rPr>
      </w:pPr>
      <w:r w:rsidRPr="00DD7B0D">
        <w:rPr>
          <w:rFonts w:cs="Times New Roman"/>
        </w:rPr>
        <w:t xml:space="preserve">12. </w:t>
      </w:r>
      <w:r w:rsidRPr="00DD7B0D">
        <w:rPr>
          <w:rFonts w:cs="Times New Roman"/>
        </w:rPr>
        <w:tab/>
        <w:t xml:space="preserve">Graham DE, White RH. Elucidation of methanogenic coenzyme </w:t>
      </w:r>
      <w:proofErr w:type="spellStart"/>
      <w:r w:rsidRPr="00DD7B0D">
        <w:rPr>
          <w:rFonts w:cs="Times New Roman"/>
        </w:rPr>
        <w:t>biosyntheses</w:t>
      </w:r>
      <w:proofErr w:type="spellEnd"/>
      <w:r w:rsidRPr="00DD7B0D">
        <w:rPr>
          <w:rFonts w:cs="Times New Roman"/>
        </w:rPr>
        <w:t>: from spectroscopy to genomics. Nat Prod Rep. 2002</w:t>
      </w:r>
      <w:proofErr w:type="gramStart"/>
      <w:r w:rsidRPr="00DD7B0D">
        <w:rPr>
          <w:rFonts w:cs="Times New Roman"/>
        </w:rPr>
        <w:t>;19</w:t>
      </w:r>
      <w:proofErr w:type="gramEnd"/>
      <w:r w:rsidRPr="00DD7B0D">
        <w:rPr>
          <w:rFonts w:cs="Times New Roman"/>
        </w:rPr>
        <w:t xml:space="preserve">: 133–147. </w:t>
      </w:r>
      <w:proofErr w:type="gramStart"/>
      <w:r w:rsidRPr="00DD7B0D">
        <w:rPr>
          <w:rFonts w:cs="Times New Roman"/>
        </w:rPr>
        <w:t>doi:</w:t>
      </w:r>
      <w:proofErr w:type="gramEnd"/>
      <w:r w:rsidRPr="00DD7B0D">
        <w:rPr>
          <w:rFonts w:cs="Times New Roman"/>
        </w:rPr>
        <w:t>10.1039/B103714P</w:t>
      </w:r>
    </w:p>
    <w:p w:rsidR="00DD7B0D" w:rsidRPr="00DD7B0D" w:rsidRDefault="00DD7B0D" w:rsidP="00DD7B0D">
      <w:pPr>
        <w:pStyle w:val="Bibliography"/>
        <w:rPr>
          <w:rFonts w:cs="Times New Roman"/>
        </w:rPr>
      </w:pPr>
      <w:r w:rsidRPr="00DD7B0D">
        <w:rPr>
          <w:rFonts w:cs="Times New Roman"/>
        </w:rPr>
        <w:t xml:space="preserve">13. </w:t>
      </w:r>
      <w:r w:rsidRPr="00DD7B0D">
        <w:rPr>
          <w:rFonts w:cs="Times New Roman"/>
        </w:rPr>
        <w:tab/>
        <w:t xml:space="preserve">Benedict MN, Mundy MB, Henry CS, Chia N, Price ND. </w:t>
      </w:r>
      <w:proofErr w:type="gramStart"/>
      <w:r w:rsidRPr="00DD7B0D">
        <w:rPr>
          <w:rFonts w:cs="Times New Roman"/>
        </w:rPr>
        <w:t>Likelihood-Based Gene Annotations for Gap Filling and Quality Assessment in Genome-Scale Metabolic Models.</w:t>
      </w:r>
      <w:proofErr w:type="gramEnd"/>
      <w:r w:rsidRPr="00DD7B0D">
        <w:rPr>
          <w:rFonts w:cs="Times New Roman"/>
        </w:rPr>
        <w:t xml:space="preserve"> </w:t>
      </w:r>
      <w:proofErr w:type="spellStart"/>
      <w:r w:rsidRPr="00DD7B0D">
        <w:rPr>
          <w:rFonts w:cs="Times New Roman"/>
        </w:rPr>
        <w:t>PLoS</w:t>
      </w:r>
      <w:proofErr w:type="spellEnd"/>
      <w:r w:rsidRPr="00DD7B0D">
        <w:rPr>
          <w:rFonts w:cs="Times New Roman"/>
        </w:rPr>
        <w:t xml:space="preserve"> </w:t>
      </w:r>
      <w:proofErr w:type="spellStart"/>
      <w:r w:rsidRPr="00DD7B0D">
        <w:rPr>
          <w:rFonts w:cs="Times New Roman"/>
        </w:rPr>
        <w:t>Comput</w:t>
      </w:r>
      <w:proofErr w:type="spellEnd"/>
      <w:r w:rsidRPr="00DD7B0D">
        <w:rPr>
          <w:rFonts w:cs="Times New Roman"/>
        </w:rPr>
        <w:t xml:space="preserve"> Biol. 2014</w:t>
      </w:r>
      <w:proofErr w:type="gramStart"/>
      <w:r w:rsidRPr="00DD7B0D">
        <w:rPr>
          <w:rFonts w:cs="Times New Roman"/>
        </w:rPr>
        <w:t>;10</w:t>
      </w:r>
      <w:proofErr w:type="gramEnd"/>
      <w:r w:rsidRPr="00DD7B0D">
        <w:rPr>
          <w:rFonts w:cs="Times New Roman"/>
        </w:rPr>
        <w:t>: e1003882. doi:10.1371/journal.pcbi.1003882</w:t>
      </w:r>
    </w:p>
    <w:p w:rsidR="00DD7B0D" w:rsidRPr="00DD7B0D" w:rsidRDefault="00DD7B0D" w:rsidP="00DD7B0D">
      <w:pPr>
        <w:pStyle w:val="Bibliography"/>
        <w:rPr>
          <w:rFonts w:cs="Times New Roman"/>
        </w:rPr>
      </w:pPr>
      <w:r w:rsidRPr="00DD7B0D">
        <w:rPr>
          <w:rFonts w:cs="Times New Roman"/>
        </w:rPr>
        <w:t xml:space="preserve">14. </w:t>
      </w:r>
      <w:r w:rsidRPr="00DD7B0D">
        <w:rPr>
          <w:rFonts w:cs="Times New Roman"/>
        </w:rPr>
        <w:tab/>
        <w:t xml:space="preserve">Jackson </w:t>
      </w:r>
      <w:proofErr w:type="gramStart"/>
      <w:r w:rsidRPr="00DD7B0D">
        <w:rPr>
          <w:rFonts w:cs="Times New Roman"/>
        </w:rPr>
        <w:t>BE</w:t>
      </w:r>
      <w:proofErr w:type="gramEnd"/>
      <w:r w:rsidRPr="00DD7B0D">
        <w:rPr>
          <w:rFonts w:cs="Times New Roman"/>
        </w:rPr>
        <w:t xml:space="preserve">, </w:t>
      </w:r>
      <w:proofErr w:type="spellStart"/>
      <w:r w:rsidRPr="00DD7B0D">
        <w:rPr>
          <w:rFonts w:cs="Times New Roman"/>
        </w:rPr>
        <w:t>McInerney</w:t>
      </w:r>
      <w:proofErr w:type="spellEnd"/>
      <w:r w:rsidRPr="00DD7B0D">
        <w:rPr>
          <w:rFonts w:cs="Times New Roman"/>
        </w:rPr>
        <w:t xml:space="preserve"> MJ. Anaerobic microbial metabolism can proceed close to thermodynamic limits. </w:t>
      </w:r>
      <w:proofErr w:type="gramStart"/>
      <w:r w:rsidRPr="00DD7B0D">
        <w:rPr>
          <w:rFonts w:cs="Times New Roman"/>
        </w:rPr>
        <w:t>Nature.</w:t>
      </w:r>
      <w:proofErr w:type="gramEnd"/>
      <w:r w:rsidRPr="00DD7B0D">
        <w:rPr>
          <w:rFonts w:cs="Times New Roman"/>
        </w:rPr>
        <w:t xml:space="preserve"> 2002</w:t>
      </w:r>
      <w:proofErr w:type="gramStart"/>
      <w:r w:rsidRPr="00DD7B0D">
        <w:rPr>
          <w:rFonts w:cs="Times New Roman"/>
        </w:rPr>
        <w:t>;415</w:t>
      </w:r>
      <w:proofErr w:type="gramEnd"/>
      <w:r w:rsidRPr="00DD7B0D">
        <w:rPr>
          <w:rFonts w:cs="Times New Roman"/>
        </w:rPr>
        <w:t xml:space="preserve">: 454–456. </w:t>
      </w:r>
      <w:proofErr w:type="gramStart"/>
      <w:r w:rsidRPr="00DD7B0D">
        <w:rPr>
          <w:rFonts w:cs="Times New Roman"/>
        </w:rPr>
        <w:t>doi:</w:t>
      </w:r>
      <w:proofErr w:type="gramEnd"/>
      <w:r w:rsidRPr="00DD7B0D">
        <w:rPr>
          <w:rFonts w:cs="Times New Roman"/>
        </w:rPr>
        <w:t>10.1038/415454a</w:t>
      </w:r>
    </w:p>
    <w:p w:rsidR="00DD7B0D" w:rsidRPr="00DD7B0D" w:rsidRDefault="00DD7B0D" w:rsidP="00DD7B0D">
      <w:pPr>
        <w:pStyle w:val="Bibliography"/>
        <w:rPr>
          <w:rFonts w:cs="Times New Roman"/>
        </w:rPr>
      </w:pPr>
      <w:r w:rsidRPr="00DD7B0D">
        <w:rPr>
          <w:rFonts w:cs="Times New Roman"/>
        </w:rPr>
        <w:t xml:space="preserve">15. </w:t>
      </w:r>
      <w:r w:rsidRPr="00DD7B0D">
        <w:rPr>
          <w:rFonts w:cs="Times New Roman"/>
        </w:rPr>
        <w:tab/>
        <w:t xml:space="preserve">Henry CS, </w:t>
      </w:r>
      <w:proofErr w:type="spellStart"/>
      <w:r w:rsidRPr="00DD7B0D">
        <w:rPr>
          <w:rFonts w:cs="Times New Roman"/>
        </w:rPr>
        <w:t>Broadbelt</w:t>
      </w:r>
      <w:proofErr w:type="spellEnd"/>
      <w:r w:rsidRPr="00DD7B0D">
        <w:rPr>
          <w:rFonts w:cs="Times New Roman"/>
        </w:rPr>
        <w:t xml:space="preserve"> LJ, </w:t>
      </w:r>
      <w:proofErr w:type="spellStart"/>
      <w:r w:rsidRPr="00DD7B0D">
        <w:rPr>
          <w:rFonts w:cs="Times New Roman"/>
        </w:rPr>
        <w:t>Hatzimanikatis</w:t>
      </w:r>
      <w:proofErr w:type="spellEnd"/>
      <w:r w:rsidRPr="00DD7B0D">
        <w:rPr>
          <w:rFonts w:cs="Times New Roman"/>
        </w:rPr>
        <w:t xml:space="preserve"> V. Thermodynamics-Based Metabolic Flux Analysis. </w:t>
      </w:r>
      <w:proofErr w:type="spellStart"/>
      <w:r w:rsidRPr="00DD7B0D">
        <w:rPr>
          <w:rFonts w:cs="Times New Roman"/>
        </w:rPr>
        <w:t>Biophys</w:t>
      </w:r>
      <w:proofErr w:type="spellEnd"/>
      <w:r w:rsidRPr="00DD7B0D">
        <w:rPr>
          <w:rFonts w:cs="Times New Roman"/>
        </w:rPr>
        <w:t xml:space="preserve"> J. 2007</w:t>
      </w:r>
      <w:proofErr w:type="gramStart"/>
      <w:r w:rsidRPr="00DD7B0D">
        <w:rPr>
          <w:rFonts w:cs="Times New Roman"/>
        </w:rPr>
        <w:t>;92</w:t>
      </w:r>
      <w:proofErr w:type="gramEnd"/>
      <w:r w:rsidRPr="00DD7B0D">
        <w:rPr>
          <w:rFonts w:cs="Times New Roman"/>
        </w:rPr>
        <w:t>: 1792–1805. doi:10.1529/biophysj.106.093138</w:t>
      </w:r>
    </w:p>
    <w:p w:rsidR="00DD7B0D" w:rsidRPr="00DD7B0D" w:rsidRDefault="00DD7B0D" w:rsidP="00DD7B0D">
      <w:pPr>
        <w:pStyle w:val="Bibliography"/>
        <w:rPr>
          <w:rFonts w:cs="Times New Roman"/>
        </w:rPr>
      </w:pPr>
      <w:r w:rsidRPr="00DD7B0D">
        <w:rPr>
          <w:rFonts w:cs="Times New Roman"/>
        </w:rPr>
        <w:t xml:space="preserve">16. </w:t>
      </w:r>
      <w:r w:rsidRPr="00DD7B0D">
        <w:rPr>
          <w:rFonts w:cs="Times New Roman"/>
        </w:rPr>
        <w:tab/>
        <w:t xml:space="preserve">Hoppe A, Hoffmann S, </w:t>
      </w:r>
      <w:proofErr w:type="spellStart"/>
      <w:r w:rsidRPr="00DD7B0D">
        <w:rPr>
          <w:rFonts w:cs="Times New Roman"/>
        </w:rPr>
        <w:t>Holzhütter</w:t>
      </w:r>
      <w:proofErr w:type="spellEnd"/>
      <w:r w:rsidRPr="00DD7B0D">
        <w:rPr>
          <w:rFonts w:cs="Times New Roman"/>
        </w:rPr>
        <w:t xml:space="preserve"> H-G. </w:t>
      </w:r>
      <w:proofErr w:type="gramStart"/>
      <w:r w:rsidRPr="00DD7B0D">
        <w:rPr>
          <w:rFonts w:cs="Times New Roman"/>
        </w:rPr>
        <w:t xml:space="preserve">Including metabolite concentrations into flux balance analysis: thermodynamic </w:t>
      </w:r>
      <w:proofErr w:type="spellStart"/>
      <w:r w:rsidRPr="00DD7B0D">
        <w:rPr>
          <w:rFonts w:cs="Times New Roman"/>
        </w:rPr>
        <w:t>realizability</w:t>
      </w:r>
      <w:proofErr w:type="spellEnd"/>
      <w:r w:rsidRPr="00DD7B0D">
        <w:rPr>
          <w:rFonts w:cs="Times New Roman"/>
        </w:rPr>
        <w:t xml:space="preserve"> as a constraint on flux distributions in metabolic networks.</w:t>
      </w:r>
      <w:proofErr w:type="gramEnd"/>
      <w:r w:rsidRPr="00DD7B0D">
        <w:rPr>
          <w:rFonts w:cs="Times New Roman"/>
        </w:rPr>
        <w:t xml:space="preserve"> BMC </w:t>
      </w:r>
      <w:proofErr w:type="spellStart"/>
      <w:r w:rsidRPr="00DD7B0D">
        <w:rPr>
          <w:rFonts w:cs="Times New Roman"/>
        </w:rPr>
        <w:t>Syst</w:t>
      </w:r>
      <w:proofErr w:type="spellEnd"/>
      <w:r w:rsidRPr="00DD7B0D">
        <w:rPr>
          <w:rFonts w:cs="Times New Roman"/>
        </w:rPr>
        <w:t xml:space="preserve"> Biol. 2007</w:t>
      </w:r>
      <w:proofErr w:type="gramStart"/>
      <w:r w:rsidRPr="00DD7B0D">
        <w:rPr>
          <w:rFonts w:cs="Times New Roman"/>
        </w:rPr>
        <w:t>;1</w:t>
      </w:r>
      <w:proofErr w:type="gramEnd"/>
      <w:r w:rsidRPr="00DD7B0D">
        <w:rPr>
          <w:rFonts w:cs="Times New Roman"/>
        </w:rPr>
        <w:t xml:space="preserve">: 23. </w:t>
      </w:r>
    </w:p>
    <w:p w:rsidR="00DD7B0D" w:rsidRPr="00DD7B0D" w:rsidRDefault="00DD7B0D" w:rsidP="00DD7B0D">
      <w:pPr>
        <w:pStyle w:val="Bibliography"/>
        <w:rPr>
          <w:rFonts w:cs="Times New Roman"/>
        </w:rPr>
      </w:pPr>
      <w:r w:rsidRPr="00DD7B0D">
        <w:rPr>
          <w:rFonts w:cs="Times New Roman"/>
        </w:rPr>
        <w:t xml:space="preserve">17. </w:t>
      </w:r>
      <w:r w:rsidRPr="00DD7B0D">
        <w:rPr>
          <w:rFonts w:cs="Times New Roman"/>
        </w:rPr>
        <w:tab/>
      </w:r>
      <w:proofErr w:type="spellStart"/>
      <w:r w:rsidRPr="00DD7B0D">
        <w:rPr>
          <w:rFonts w:cs="Times New Roman"/>
        </w:rPr>
        <w:t>Heavner</w:t>
      </w:r>
      <w:proofErr w:type="spellEnd"/>
      <w:r w:rsidRPr="00DD7B0D">
        <w:rPr>
          <w:rFonts w:cs="Times New Roman"/>
        </w:rPr>
        <w:t xml:space="preserve"> BD, Price ND. Transparency in metabolic network reconstruction enables scalable biological discovery. </w:t>
      </w:r>
      <w:proofErr w:type="spellStart"/>
      <w:proofErr w:type="gramStart"/>
      <w:r w:rsidRPr="00DD7B0D">
        <w:rPr>
          <w:rFonts w:cs="Times New Roman"/>
        </w:rPr>
        <w:t>Curr</w:t>
      </w:r>
      <w:proofErr w:type="spellEnd"/>
      <w:r w:rsidRPr="00DD7B0D">
        <w:rPr>
          <w:rFonts w:cs="Times New Roman"/>
        </w:rPr>
        <w:t xml:space="preserve"> </w:t>
      </w:r>
      <w:proofErr w:type="spellStart"/>
      <w:r w:rsidRPr="00DD7B0D">
        <w:rPr>
          <w:rFonts w:cs="Times New Roman"/>
        </w:rPr>
        <w:t>Opin</w:t>
      </w:r>
      <w:proofErr w:type="spellEnd"/>
      <w:r w:rsidRPr="00DD7B0D">
        <w:rPr>
          <w:rFonts w:cs="Times New Roman"/>
        </w:rPr>
        <w:t xml:space="preserve"> </w:t>
      </w:r>
      <w:proofErr w:type="spellStart"/>
      <w:r w:rsidRPr="00DD7B0D">
        <w:rPr>
          <w:rFonts w:cs="Times New Roman"/>
        </w:rPr>
        <w:t>Biotechnol</w:t>
      </w:r>
      <w:proofErr w:type="spellEnd"/>
      <w:r w:rsidRPr="00DD7B0D">
        <w:rPr>
          <w:rFonts w:cs="Times New Roman"/>
        </w:rPr>
        <w:t>.</w:t>
      </w:r>
      <w:proofErr w:type="gramEnd"/>
      <w:r w:rsidRPr="00DD7B0D">
        <w:rPr>
          <w:rFonts w:cs="Times New Roman"/>
        </w:rPr>
        <w:t xml:space="preserve"> 2015</w:t>
      </w:r>
      <w:proofErr w:type="gramStart"/>
      <w:r w:rsidRPr="00DD7B0D">
        <w:rPr>
          <w:rFonts w:cs="Times New Roman"/>
        </w:rPr>
        <w:t>;34</w:t>
      </w:r>
      <w:proofErr w:type="gramEnd"/>
      <w:r w:rsidRPr="00DD7B0D">
        <w:rPr>
          <w:rFonts w:cs="Times New Roman"/>
        </w:rPr>
        <w:t>: 105–109. doi:10.1016/j.copbio.2014.12.010</w:t>
      </w:r>
    </w:p>
    <w:p w:rsidR="00DD7B0D" w:rsidRPr="00DD7B0D" w:rsidRDefault="00DD7B0D" w:rsidP="00DD7B0D">
      <w:pPr>
        <w:pStyle w:val="Bibliography"/>
        <w:rPr>
          <w:rFonts w:cs="Times New Roman"/>
        </w:rPr>
      </w:pPr>
      <w:r w:rsidRPr="00DD7B0D">
        <w:rPr>
          <w:rFonts w:cs="Times New Roman"/>
        </w:rPr>
        <w:t xml:space="preserve">18. </w:t>
      </w:r>
      <w:r w:rsidRPr="00DD7B0D">
        <w:rPr>
          <w:rFonts w:cs="Times New Roman"/>
        </w:rPr>
        <w:tab/>
      </w:r>
      <w:proofErr w:type="spellStart"/>
      <w:r w:rsidRPr="00DD7B0D">
        <w:rPr>
          <w:rFonts w:cs="Times New Roman"/>
        </w:rPr>
        <w:t>Schellenberger</w:t>
      </w:r>
      <w:proofErr w:type="spellEnd"/>
      <w:r w:rsidRPr="00DD7B0D">
        <w:rPr>
          <w:rFonts w:cs="Times New Roman"/>
        </w:rPr>
        <w:t xml:space="preserve"> J, Que R, Fleming RMT, Thiele I, Orth JD, Feist AM, et al. Quantitative prediction of cellular metabolism with constraint-based models: the COBRA Toolbox v2.0. Nat </w:t>
      </w:r>
      <w:proofErr w:type="spellStart"/>
      <w:r w:rsidRPr="00DD7B0D">
        <w:rPr>
          <w:rFonts w:cs="Times New Roman"/>
        </w:rPr>
        <w:t>Protoc</w:t>
      </w:r>
      <w:proofErr w:type="spellEnd"/>
      <w:r w:rsidRPr="00DD7B0D">
        <w:rPr>
          <w:rFonts w:cs="Times New Roman"/>
        </w:rPr>
        <w:t>. 2011</w:t>
      </w:r>
      <w:proofErr w:type="gramStart"/>
      <w:r w:rsidRPr="00DD7B0D">
        <w:rPr>
          <w:rFonts w:cs="Times New Roman"/>
        </w:rPr>
        <w:t>;6</w:t>
      </w:r>
      <w:proofErr w:type="gramEnd"/>
      <w:r w:rsidRPr="00DD7B0D">
        <w:rPr>
          <w:rFonts w:cs="Times New Roman"/>
        </w:rPr>
        <w:t>: 1290–1307. doi:10.1038/nprot.2011.308</w:t>
      </w:r>
    </w:p>
    <w:p w:rsidR="00DD7B0D" w:rsidRPr="00DD7B0D" w:rsidRDefault="00DD7B0D" w:rsidP="00DD7B0D">
      <w:pPr>
        <w:pStyle w:val="Bibliography"/>
        <w:rPr>
          <w:rFonts w:cs="Times New Roman"/>
        </w:rPr>
      </w:pPr>
      <w:r w:rsidRPr="00DD7B0D">
        <w:rPr>
          <w:rFonts w:cs="Times New Roman"/>
        </w:rPr>
        <w:t xml:space="preserve">19. </w:t>
      </w:r>
      <w:r w:rsidRPr="00DD7B0D">
        <w:rPr>
          <w:rFonts w:cs="Times New Roman"/>
        </w:rPr>
        <w:tab/>
        <w:t xml:space="preserve">Matthews BW. </w:t>
      </w:r>
      <w:proofErr w:type="gramStart"/>
      <w:r w:rsidRPr="00DD7B0D">
        <w:rPr>
          <w:rFonts w:cs="Times New Roman"/>
        </w:rPr>
        <w:t>Comparison of the predicted and observed secondary structure of T4 phage lysozyme.</w:t>
      </w:r>
      <w:proofErr w:type="gramEnd"/>
      <w:r w:rsidRPr="00DD7B0D">
        <w:rPr>
          <w:rFonts w:cs="Times New Roman"/>
        </w:rPr>
        <w:t xml:space="preserve"> </w:t>
      </w:r>
      <w:proofErr w:type="spellStart"/>
      <w:proofErr w:type="gramStart"/>
      <w:r w:rsidRPr="00DD7B0D">
        <w:rPr>
          <w:rFonts w:cs="Times New Roman"/>
        </w:rPr>
        <w:t>Biochim</w:t>
      </w:r>
      <w:proofErr w:type="spellEnd"/>
      <w:r w:rsidRPr="00DD7B0D">
        <w:rPr>
          <w:rFonts w:cs="Times New Roman"/>
        </w:rPr>
        <w:t xml:space="preserve"> </w:t>
      </w:r>
      <w:proofErr w:type="spellStart"/>
      <w:r w:rsidRPr="00DD7B0D">
        <w:rPr>
          <w:rFonts w:cs="Times New Roman"/>
        </w:rPr>
        <w:t>Biophys</w:t>
      </w:r>
      <w:proofErr w:type="spellEnd"/>
      <w:r w:rsidRPr="00DD7B0D">
        <w:rPr>
          <w:rFonts w:cs="Times New Roman"/>
        </w:rPr>
        <w:t xml:space="preserve"> </w:t>
      </w:r>
      <w:proofErr w:type="spellStart"/>
      <w:r w:rsidRPr="00DD7B0D">
        <w:rPr>
          <w:rFonts w:cs="Times New Roman"/>
        </w:rPr>
        <w:t>Acta</w:t>
      </w:r>
      <w:proofErr w:type="spellEnd"/>
      <w:r w:rsidRPr="00DD7B0D">
        <w:rPr>
          <w:rFonts w:cs="Times New Roman"/>
        </w:rPr>
        <w:t xml:space="preserve"> BBA - Protein </w:t>
      </w:r>
      <w:proofErr w:type="spellStart"/>
      <w:r w:rsidRPr="00DD7B0D">
        <w:rPr>
          <w:rFonts w:cs="Times New Roman"/>
        </w:rPr>
        <w:t>Struct</w:t>
      </w:r>
      <w:proofErr w:type="spellEnd"/>
      <w:r w:rsidRPr="00DD7B0D">
        <w:rPr>
          <w:rFonts w:cs="Times New Roman"/>
        </w:rPr>
        <w:t>.</w:t>
      </w:r>
      <w:proofErr w:type="gramEnd"/>
      <w:r w:rsidRPr="00DD7B0D">
        <w:rPr>
          <w:rFonts w:cs="Times New Roman"/>
        </w:rPr>
        <w:t xml:space="preserve"> 1975</w:t>
      </w:r>
      <w:proofErr w:type="gramStart"/>
      <w:r w:rsidRPr="00DD7B0D">
        <w:rPr>
          <w:rFonts w:cs="Times New Roman"/>
        </w:rPr>
        <w:t>;405</w:t>
      </w:r>
      <w:proofErr w:type="gramEnd"/>
      <w:r w:rsidRPr="00DD7B0D">
        <w:rPr>
          <w:rFonts w:cs="Times New Roman"/>
        </w:rPr>
        <w:t xml:space="preserve">: 442–451. </w:t>
      </w:r>
      <w:proofErr w:type="gramStart"/>
      <w:r w:rsidRPr="00DD7B0D">
        <w:rPr>
          <w:rFonts w:cs="Times New Roman"/>
        </w:rPr>
        <w:t>doi:</w:t>
      </w:r>
      <w:proofErr w:type="gramEnd"/>
      <w:r w:rsidRPr="00DD7B0D">
        <w:rPr>
          <w:rFonts w:cs="Times New Roman"/>
        </w:rPr>
        <w:t>10.1016/0005-2795(75)90109-9</w:t>
      </w:r>
    </w:p>
    <w:p w:rsidR="00DD7B0D" w:rsidRPr="00DD7B0D" w:rsidRDefault="00DD7B0D" w:rsidP="00DD7B0D">
      <w:pPr>
        <w:pStyle w:val="Bibliography"/>
        <w:rPr>
          <w:rFonts w:cs="Times New Roman"/>
        </w:rPr>
      </w:pPr>
      <w:r w:rsidRPr="00DD7B0D">
        <w:rPr>
          <w:rFonts w:cs="Times New Roman"/>
        </w:rPr>
        <w:t xml:space="preserve">20. </w:t>
      </w:r>
      <w:r w:rsidRPr="00DD7B0D">
        <w:rPr>
          <w:rFonts w:cs="Times New Roman"/>
        </w:rPr>
        <w:tab/>
      </w:r>
      <w:proofErr w:type="spellStart"/>
      <w:r w:rsidRPr="00DD7B0D">
        <w:rPr>
          <w:rFonts w:cs="Times New Roman"/>
        </w:rPr>
        <w:t>Flamholz</w:t>
      </w:r>
      <w:proofErr w:type="spellEnd"/>
      <w:r w:rsidRPr="00DD7B0D">
        <w:rPr>
          <w:rFonts w:cs="Times New Roman"/>
        </w:rPr>
        <w:t xml:space="preserve"> A, Noor E, Bar-Even A, Milo R. </w:t>
      </w:r>
      <w:proofErr w:type="spellStart"/>
      <w:r w:rsidRPr="00DD7B0D">
        <w:rPr>
          <w:rFonts w:cs="Times New Roman"/>
        </w:rPr>
        <w:t>eQuilibrator</w:t>
      </w:r>
      <w:proofErr w:type="spellEnd"/>
      <w:r w:rsidRPr="00DD7B0D">
        <w:rPr>
          <w:rFonts w:cs="Times New Roman"/>
        </w:rPr>
        <w:t xml:space="preserve">—the biochemical thermodynamics calculator. </w:t>
      </w:r>
      <w:proofErr w:type="gramStart"/>
      <w:r w:rsidRPr="00DD7B0D">
        <w:rPr>
          <w:rFonts w:cs="Times New Roman"/>
        </w:rPr>
        <w:t>Nucleic Acids Res. 2011; gkr874.</w:t>
      </w:r>
      <w:proofErr w:type="gramEnd"/>
      <w:r w:rsidRPr="00DD7B0D">
        <w:rPr>
          <w:rFonts w:cs="Times New Roman"/>
        </w:rPr>
        <w:t xml:space="preserve"> doi:10.1093/</w:t>
      </w:r>
      <w:proofErr w:type="spellStart"/>
      <w:r w:rsidRPr="00DD7B0D">
        <w:rPr>
          <w:rFonts w:cs="Times New Roman"/>
        </w:rPr>
        <w:t>nar</w:t>
      </w:r>
      <w:proofErr w:type="spellEnd"/>
      <w:r w:rsidRPr="00DD7B0D">
        <w:rPr>
          <w:rFonts w:cs="Times New Roman"/>
        </w:rPr>
        <w:t>/gkr874</w:t>
      </w:r>
    </w:p>
    <w:p w:rsidR="00DD7B0D" w:rsidRPr="00DD7B0D" w:rsidRDefault="00DD7B0D" w:rsidP="00DD7B0D">
      <w:pPr>
        <w:pStyle w:val="Bibliography"/>
        <w:rPr>
          <w:rFonts w:cs="Times New Roman"/>
        </w:rPr>
      </w:pPr>
      <w:r w:rsidRPr="00DD7B0D">
        <w:rPr>
          <w:rFonts w:cs="Times New Roman"/>
        </w:rPr>
        <w:t xml:space="preserve">21. </w:t>
      </w:r>
      <w:r w:rsidRPr="00DD7B0D">
        <w:rPr>
          <w:rFonts w:cs="Times New Roman"/>
        </w:rPr>
        <w:tab/>
        <w:t xml:space="preserve">Jankowski MD, Henry CS, </w:t>
      </w:r>
      <w:proofErr w:type="spellStart"/>
      <w:r w:rsidRPr="00DD7B0D">
        <w:rPr>
          <w:rFonts w:cs="Times New Roman"/>
        </w:rPr>
        <w:t>Broadbelt</w:t>
      </w:r>
      <w:proofErr w:type="spellEnd"/>
      <w:r w:rsidRPr="00DD7B0D">
        <w:rPr>
          <w:rFonts w:cs="Times New Roman"/>
        </w:rPr>
        <w:t xml:space="preserve"> LJ, </w:t>
      </w:r>
      <w:proofErr w:type="spellStart"/>
      <w:r w:rsidRPr="00DD7B0D">
        <w:rPr>
          <w:rFonts w:cs="Times New Roman"/>
        </w:rPr>
        <w:t>Hatzimanikatis</w:t>
      </w:r>
      <w:proofErr w:type="spellEnd"/>
      <w:r w:rsidRPr="00DD7B0D">
        <w:rPr>
          <w:rFonts w:cs="Times New Roman"/>
        </w:rPr>
        <w:t xml:space="preserve"> V. Group Contribution Method for Thermodynamic Analysis of Complex Metabolic Networks. </w:t>
      </w:r>
      <w:proofErr w:type="spellStart"/>
      <w:r w:rsidRPr="00DD7B0D">
        <w:rPr>
          <w:rFonts w:cs="Times New Roman"/>
        </w:rPr>
        <w:t>Biophys</w:t>
      </w:r>
      <w:proofErr w:type="spellEnd"/>
      <w:r w:rsidRPr="00DD7B0D">
        <w:rPr>
          <w:rFonts w:cs="Times New Roman"/>
        </w:rPr>
        <w:t xml:space="preserve"> J. 2008</w:t>
      </w:r>
      <w:proofErr w:type="gramStart"/>
      <w:r w:rsidRPr="00DD7B0D">
        <w:rPr>
          <w:rFonts w:cs="Times New Roman"/>
        </w:rPr>
        <w:t>;95</w:t>
      </w:r>
      <w:proofErr w:type="gramEnd"/>
      <w:r w:rsidRPr="00DD7B0D">
        <w:rPr>
          <w:rFonts w:cs="Times New Roman"/>
        </w:rPr>
        <w:t>: 1487–1499. doi:10.1529/biophysj.107.124784</w:t>
      </w:r>
    </w:p>
    <w:p w:rsidR="00DD7B0D" w:rsidRPr="00DD7B0D" w:rsidRDefault="00DD7B0D" w:rsidP="00DD7B0D">
      <w:pPr>
        <w:pStyle w:val="Bibliography"/>
        <w:rPr>
          <w:rFonts w:cs="Times New Roman"/>
        </w:rPr>
      </w:pPr>
      <w:r w:rsidRPr="00DD7B0D">
        <w:rPr>
          <w:rFonts w:cs="Times New Roman"/>
        </w:rPr>
        <w:t xml:space="preserve">22. </w:t>
      </w:r>
      <w:r w:rsidRPr="00DD7B0D">
        <w:rPr>
          <w:rFonts w:cs="Times New Roman"/>
        </w:rPr>
        <w:tab/>
        <w:t xml:space="preserve">Costa KC, Yoon SH, Pan </w:t>
      </w:r>
      <w:proofErr w:type="spellStart"/>
      <w:r w:rsidRPr="00DD7B0D">
        <w:rPr>
          <w:rFonts w:cs="Times New Roman"/>
        </w:rPr>
        <w:t>M</w:t>
      </w:r>
      <w:proofErr w:type="spellEnd"/>
      <w:r w:rsidRPr="00DD7B0D">
        <w:rPr>
          <w:rFonts w:cs="Times New Roman"/>
        </w:rPr>
        <w:t xml:space="preserve">, Burn JA, </w:t>
      </w:r>
      <w:proofErr w:type="spellStart"/>
      <w:r w:rsidRPr="00DD7B0D">
        <w:rPr>
          <w:rFonts w:cs="Times New Roman"/>
        </w:rPr>
        <w:t>Baliga</w:t>
      </w:r>
      <w:proofErr w:type="spellEnd"/>
      <w:r w:rsidRPr="00DD7B0D">
        <w:rPr>
          <w:rFonts w:cs="Times New Roman"/>
        </w:rPr>
        <w:t xml:space="preserve"> NS, Leigh JA. </w:t>
      </w:r>
      <w:proofErr w:type="gramStart"/>
      <w:r w:rsidRPr="00DD7B0D">
        <w:rPr>
          <w:rFonts w:cs="Times New Roman"/>
        </w:rPr>
        <w:t xml:space="preserve">Effects of H2 and Formate on Growth Yield and Regulation of Methanogenesis in </w:t>
      </w:r>
      <w:proofErr w:type="spellStart"/>
      <w:r w:rsidRPr="00DD7B0D">
        <w:rPr>
          <w:rFonts w:cs="Times New Roman"/>
        </w:rPr>
        <w:t>Methanococcus</w:t>
      </w:r>
      <w:proofErr w:type="spellEnd"/>
      <w:r w:rsidRPr="00DD7B0D">
        <w:rPr>
          <w:rFonts w:cs="Times New Roman"/>
        </w:rPr>
        <w:t xml:space="preserve"> maripaludis.</w:t>
      </w:r>
      <w:proofErr w:type="gramEnd"/>
      <w:r w:rsidRPr="00DD7B0D">
        <w:rPr>
          <w:rFonts w:cs="Times New Roman"/>
        </w:rPr>
        <w:t xml:space="preserve"> </w:t>
      </w:r>
      <w:proofErr w:type="gramStart"/>
      <w:r w:rsidRPr="00DD7B0D">
        <w:rPr>
          <w:rFonts w:cs="Times New Roman"/>
        </w:rPr>
        <w:t xml:space="preserve">J </w:t>
      </w:r>
      <w:proofErr w:type="spellStart"/>
      <w:r w:rsidRPr="00DD7B0D">
        <w:rPr>
          <w:rFonts w:cs="Times New Roman"/>
        </w:rPr>
        <w:t>Bacteriol</w:t>
      </w:r>
      <w:proofErr w:type="spellEnd"/>
      <w:r w:rsidRPr="00DD7B0D">
        <w:rPr>
          <w:rFonts w:cs="Times New Roman"/>
        </w:rPr>
        <w:t>.</w:t>
      </w:r>
      <w:proofErr w:type="gramEnd"/>
      <w:r w:rsidRPr="00DD7B0D">
        <w:rPr>
          <w:rFonts w:cs="Times New Roman"/>
        </w:rPr>
        <w:t xml:space="preserve"> 2013</w:t>
      </w:r>
      <w:proofErr w:type="gramStart"/>
      <w:r w:rsidRPr="00DD7B0D">
        <w:rPr>
          <w:rFonts w:cs="Times New Roman"/>
        </w:rPr>
        <w:t>;195</w:t>
      </w:r>
      <w:proofErr w:type="gramEnd"/>
      <w:r w:rsidRPr="00DD7B0D">
        <w:rPr>
          <w:rFonts w:cs="Times New Roman"/>
        </w:rPr>
        <w:t>: 1456–1462. doi:10.1128/JB.02141-12</w:t>
      </w:r>
    </w:p>
    <w:p w:rsidR="00DD7B0D" w:rsidRPr="00DD7B0D" w:rsidRDefault="00DD7B0D" w:rsidP="00DD7B0D">
      <w:pPr>
        <w:pStyle w:val="Bibliography"/>
        <w:rPr>
          <w:rFonts w:cs="Times New Roman"/>
        </w:rPr>
      </w:pPr>
      <w:r w:rsidRPr="00DD7B0D">
        <w:rPr>
          <w:rFonts w:cs="Times New Roman"/>
        </w:rPr>
        <w:t xml:space="preserve">23. </w:t>
      </w:r>
      <w:r w:rsidRPr="00DD7B0D">
        <w:rPr>
          <w:rFonts w:cs="Times New Roman"/>
        </w:rPr>
        <w:tab/>
        <w:t xml:space="preserve">Sarmiento F, </w:t>
      </w:r>
      <w:proofErr w:type="spellStart"/>
      <w:r w:rsidRPr="00DD7B0D">
        <w:rPr>
          <w:rFonts w:cs="Times New Roman"/>
        </w:rPr>
        <w:t>Mrázek</w:t>
      </w:r>
      <w:proofErr w:type="spellEnd"/>
      <w:r w:rsidRPr="00DD7B0D">
        <w:rPr>
          <w:rFonts w:cs="Times New Roman"/>
        </w:rPr>
        <w:t xml:space="preserve"> J, Whitman WB. </w:t>
      </w:r>
      <w:proofErr w:type="gramStart"/>
      <w:r w:rsidRPr="00DD7B0D">
        <w:rPr>
          <w:rFonts w:cs="Times New Roman"/>
        </w:rPr>
        <w:t xml:space="preserve">Genome-scale analysis of gene function in the hydrogenotrophic methanogenic archaeon </w:t>
      </w:r>
      <w:proofErr w:type="spellStart"/>
      <w:r w:rsidRPr="00DD7B0D">
        <w:rPr>
          <w:rFonts w:cs="Times New Roman"/>
        </w:rPr>
        <w:t>Methanococcus</w:t>
      </w:r>
      <w:proofErr w:type="spellEnd"/>
      <w:r w:rsidRPr="00DD7B0D">
        <w:rPr>
          <w:rFonts w:cs="Times New Roman"/>
        </w:rPr>
        <w:t xml:space="preserve"> maripaludis.</w:t>
      </w:r>
      <w:proofErr w:type="gramEnd"/>
      <w:r w:rsidRPr="00DD7B0D">
        <w:rPr>
          <w:rFonts w:cs="Times New Roman"/>
        </w:rPr>
        <w:t xml:space="preserve"> </w:t>
      </w:r>
      <w:proofErr w:type="spellStart"/>
      <w:r w:rsidRPr="00DD7B0D">
        <w:rPr>
          <w:rFonts w:cs="Times New Roman"/>
        </w:rPr>
        <w:t>Proc</w:t>
      </w:r>
      <w:proofErr w:type="spellEnd"/>
      <w:r w:rsidRPr="00DD7B0D">
        <w:rPr>
          <w:rFonts w:cs="Times New Roman"/>
        </w:rPr>
        <w:t xml:space="preserve"> Natl </w:t>
      </w:r>
      <w:proofErr w:type="spellStart"/>
      <w:r w:rsidRPr="00DD7B0D">
        <w:rPr>
          <w:rFonts w:cs="Times New Roman"/>
        </w:rPr>
        <w:t>Acad</w:t>
      </w:r>
      <w:proofErr w:type="spellEnd"/>
      <w:r w:rsidRPr="00DD7B0D">
        <w:rPr>
          <w:rFonts w:cs="Times New Roman"/>
        </w:rPr>
        <w:t xml:space="preserve"> Sci. 2013</w:t>
      </w:r>
      <w:proofErr w:type="gramStart"/>
      <w:r w:rsidRPr="00DD7B0D">
        <w:rPr>
          <w:rFonts w:cs="Times New Roman"/>
        </w:rPr>
        <w:t>;110</w:t>
      </w:r>
      <w:proofErr w:type="gramEnd"/>
      <w:r w:rsidRPr="00DD7B0D">
        <w:rPr>
          <w:rFonts w:cs="Times New Roman"/>
        </w:rPr>
        <w:t>: 4726–4731. doi:10.1073/pnas.1220225110</w:t>
      </w:r>
    </w:p>
    <w:p w:rsidR="00414739" w:rsidRPr="00414739" w:rsidRDefault="00A40676" w:rsidP="00414739">
      <w:r>
        <w:lastRenderedPageBreak/>
        <w:fldChar w:fldCharType="end"/>
      </w:r>
    </w:p>
    <w:sectPr w:rsidR="00414739" w:rsidRPr="00414739" w:rsidSect="00277E47">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Nathan Price" w:date="2015-08-05T11:35:00Z" w:initials="NP">
    <w:p w:rsidR="00467AD6" w:rsidRDefault="00467AD6" w:rsidP="00467AD6">
      <w:pPr>
        <w:pStyle w:val="CommentText"/>
      </w:pPr>
      <w:r>
        <w:rPr>
          <w:rStyle w:val="CommentReference"/>
        </w:rPr>
        <w:annotationRef/>
      </w:r>
      <w:r>
        <w:t>Great!  I like that we are making these available widely</w:t>
      </w:r>
    </w:p>
  </w:comment>
  <w:comment w:id="1" w:author="Nathan Price" w:date="2015-08-05T09:49:00Z" w:initials="NP">
    <w:p w:rsidR="00650EC2" w:rsidRDefault="00650EC2" w:rsidP="00650EC2">
      <w:pPr>
        <w:pStyle w:val="CommentText"/>
      </w:pPr>
      <w:r>
        <w:rPr>
          <w:rStyle w:val="CommentReference"/>
        </w:rPr>
        <w:annotationRef/>
      </w:r>
      <w:r>
        <w:t>Can we do better than this?  These concentrations for the media at least must be known, right</w:t>
      </w:r>
    </w:p>
  </w:comment>
  <w:comment w:id="3" w:author="Nathan Price" w:date="2015-08-05T10:13:00Z" w:initials="NP">
    <w:p w:rsidR="00650EC2" w:rsidRDefault="00650EC2" w:rsidP="00650EC2">
      <w:pPr>
        <w:pStyle w:val="CommentText"/>
      </w:pPr>
      <w:r>
        <w:rPr>
          <w:rStyle w:val="CommentReference"/>
        </w:rPr>
        <w:annotationRef/>
      </w:r>
      <w:r>
        <w:t>I th</w:t>
      </w:r>
      <w:r w:rsidR="00E3679F">
        <w:t>i</w:t>
      </w:r>
      <w:r>
        <w:t>nk we can allude to this but still have to deal in straightforward fashion with why these predictions may be off.  Hopefully we can get the new experimental data too and see if it matches…</w:t>
      </w:r>
    </w:p>
  </w:comment>
  <w:comment w:id="4" w:author="Nathan Price" w:date="2015-08-05T09:51:00Z" w:initials="NP">
    <w:p w:rsidR="00650EC2" w:rsidRDefault="00650EC2" w:rsidP="00650EC2">
      <w:pPr>
        <w:pStyle w:val="CommentText"/>
      </w:pPr>
      <w:r>
        <w:rPr>
          <w:rStyle w:val="CommentReference"/>
        </w:rPr>
        <w:annotationRef/>
      </w:r>
      <w:r>
        <w:t>Set up the discussion in our standard format.</w:t>
      </w:r>
    </w:p>
    <w:p w:rsidR="00650EC2" w:rsidRDefault="00650EC2" w:rsidP="00650EC2">
      <w:pPr>
        <w:pStyle w:val="CommentText"/>
      </w:pPr>
    </w:p>
    <w:p w:rsidR="00650EC2" w:rsidRDefault="00650EC2" w:rsidP="00650EC2">
      <w:pPr>
        <w:pStyle w:val="CommentText"/>
      </w:pPr>
      <w:r>
        <w:t>FIRST PARAGRAPH.  The main conclusions of this paper are (1), (2), (3)…</w:t>
      </w:r>
    </w:p>
    <w:p w:rsidR="00650EC2" w:rsidRDefault="00650EC2" w:rsidP="00650EC2">
      <w:pPr>
        <w:pStyle w:val="CommentText"/>
      </w:pPr>
    </w:p>
    <w:p w:rsidR="00650EC2" w:rsidRDefault="00650EC2" w:rsidP="00650EC2">
      <w:pPr>
        <w:pStyle w:val="CommentText"/>
      </w:pPr>
      <w:r>
        <w:t>Then a paragraph supporting claim 1</w:t>
      </w:r>
    </w:p>
    <w:p w:rsidR="00650EC2" w:rsidRDefault="00650EC2" w:rsidP="00650EC2">
      <w:pPr>
        <w:pStyle w:val="CommentText"/>
      </w:pPr>
    </w:p>
    <w:p w:rsidR="00650EC2" w:rsidRDefault="00650EC2" w:rsidP="00650EC2">
      <w:pPr>
        <w:pStyle w:val="CommentText"/>
      </w:pPr>
      <w:r>
        <w:t>Then paragraph supporting claim 2</w:t>
      </w:r>
    </w:p>
    <w:p w:rsidR="00650EC2" w:rsidRDefault="00650EC2" w:rsidP="00650EC2">
      <w:pPr>
        <w:pStyle w:val="CommentText"/>
      </w:pPr>
    </w:p>
    <w:p w:rsidR="00650EC2" w:rsidRDefault="00650EC2" w:rsidP="00650EC2">
      <w:pPr>
        <w:pStyle w:val="CommentText"/>
      </w:pPr>
      <w:r>
        <w:t>Then paragraph supporting claim 3</w:t>
      </w:r>
    </w:p>
    <w:p w:rsidR="00650EC2" w:rsidRDefault="00650EC2" w:rsidP="00650EC2">
      <w:pPr>
        <w:pStyle w:val="CommentText"/>
      </w:pPr>
    </w:p>
    <w:p w:rsidR="00650EC2" w:rsidRDefault="00650EC2" w:rsidP="00650EC2">
      <w:pPr>
        <w:pStyle w:val="CommentText"/>
      </w:pPr>
      <w:r>
        <w:t>Concluding paragraph summing up the work as a whole</w:t>
      </w:r>
    </w:p>
    <w:p w:rsidR="00650EC2" w:rsidRDefault="00650EC2" w:rsidP="00650EC2">
      <w:pPr>
        <w:pStyle w:val="CommentText"/>
      </w:pPr>
    </w:p>
    <w:p w:rsidR="00650EC2" w:rsidRDefault="00650EC2" w:rsidP="00650EC2">
      <w:pPr>
        <w:pStyle w:val="CommentText"/>
      </w:pPr>
      <w:r>
        <w:t>(Doesn’t have to be three points of course – could be different number though this is about typical)</w:t>
      </w:r>
    </w:p>
  </w:comment>
  <w:comment w:id="5" w:author="Nathan Price" w:date="2015-08-05T09:51:00Z" w:initials="NP">
    <w:p w:rsidR="00650EC2" w:rsidRDefault="00650EC2" w:rsidP="00650EC2">
      <w:pPr>
        <w:pStyle w:val="CommentText"/>
      </w:pPr>
      <w:r>
        <w:rPr>
          <w:rStyle w:val="CommentReference"/>
        </w:rPr>
        <w:annotationRef/>
      </w:r>
      <w:r>
        <w:t>We should probably have a method/overview figure as well.  Two feels light.</w:t>
      </w:r>
    </w:p>
  </w:comment>
</w:comment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55C3E"/>
    <w:multiLevelType w:val="hybridMultilevel"/>
    <w:tmpl w:val="18BE798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A8F756C"/>
    <w:multiLevelType w:val="hybridMultilevel"/>
    <w:tmpl w:val="2B48C1E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5B5C2A0D"/>
    <w:multiLevelType w:val="hybridMultilevel"/>
    <w:tmpl w:val="F648AF3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proofState w:spelling="clean" w:grammar="clean"/>
  <w:defaultTabStop w:val="720"/>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31618C"/>
    <w:rsid w:val="00037BDF"/>
    <w:rsid w:val="0007719F"/>
    <w:rsid w:val="00080C5F"/>
    <w:rsid w:val="000F5D2B"/>
    <w:rsid w:val="00166CBF"/>
    <w:rsid w:val="001801A5"/>
    <w:rsid w:val="001B65A0"/>
    <w:rsid w:val="001E6ABD"/>
    <w:rsid w:val="0021112D"/>
    <w:rsid w:val="00277E47"/>
    <w:rsid w:val="0031618C"/>
    <w:rsid w:val="0039522F"/>
    <w:rsid w:val="00414739"/>
    <w:rsid w:val="00422297"/>
    <w:rsid w:val="004677F8"/>
    <w:rsid w:val="00467AD6"/>
    <w:rsid w:val="004B6EF9"/>
    <w:rsid w:val="0051269C"/>
    <w:rsid w:val="00535032"/>
    <w:rsid w:val="00576333"/>
    <w:rsid w:val="00586344"/>
    <w:rsid w:val="005A6784"/>
    <w:rsid w:val="005B2988"/>
    <w:rsid w:val="00643EEA"/>
    <w:rsid w:val="00650EC2"/>
    <w:rsid w:val="00666EBB"/>
    <w:rsid w:val="006E3DEF"/>
    <w:rsid w:val="007A2129"/>
    <w:rsid w:val="0084303B"/>
    <w:rsid w:val="008A1FB2"/>
    <w:rsid w:val="008D7AE6"/>
    <w:rsid w:val="0090162F"/>
    <w:rsid w:val="00915E11"/>
    <w:rsid w:val="00941122"/>
    <w:rsid w:val="009426B1"/>
    <w:rsid w:val="00945436"/>
    <w:rsid w:val="009B7FEA"/>
    <w:rsid w:val="009C74FA"/>
    <w:rsid w:val="009D0324"/>
    <w:rsid w:val="00A40676"/>
    <w:rsid w:val="00AE62A4"/>
    <w:rsid w:val="00B042B4"/>
    <w:rsid w:val="00B97142"/>
    <w:rsid w:val="00BC613A"/>
    <w:rsid w:val="00BE33D1"/>
    <w:rsid w:val="00BF524A"/>
    <w:rsid w:val="00C00B12"/>
    <w:rsid w:val="00C073FF"/>
    <w:rsid w:val="00C22C00"/>
    <w:rsid w:val="00C65346"/>
    <w:rsid w:val="00CA1718"/>
    <w:rsid w:val="00D00DB1"/>
    <w:rsid w:val="00D926B5"/>
    <w:rsid w:val="00DD75BA"/>
    <w:rsid w:val="00DD7B0D"/>
    <w:rsid w:val="00E13C01"/>
    <w:rsid w:val="00E3679F"/>
    <w:rsid w:val="00E76580"/>
    <w:rsid w:val="00EA12B8"/>
    <w:rsid w:val="00F134C6"/>
    <w:rsid w:val="00F27938"/>
    <w:rsid w:val="00FB6A8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heme="minorHAnsi" w:hAnsi="Times New Roman" w:cstheme="minorBidi"/>
        <w:sz w:val="24"/>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C74FA"/>
  </w:style>
  <w:style w:type="paragraph" w:styleId="Heading1">
    <w:name w:val="heading 1"/>
    <w:basedOn w:val="Normal"/>
    <w:next w:val="Normal"/>
    <w:link w:val="Heading1Char"/>
    <w:uiPriority w:val="9"/>
    <w:qFormat/>
    <w:rsid w:val="0041473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467AD6"/>
    <w:pPr>
      <w:keepNext/>
      <w:keepLines/>
      <w:spacing w:before="200" w:after="0"/>
      <w:outlineLvl w:val="1"/>
    </w:pPr>
    <w:rPr>
      <w:rFonts w:asciiTheme="majorHAnsi" w:eastAsiaTheme="majorEastAsia" w:hAnsiTheme="majorHAnsi" w:cstheme="majorBidi"/>
      <w:b/>
      <w:bCs/>
      <w:color w:val="4F81BD" w:themeColor="accent1"/>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414739"/>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14739"/>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414739"/>
    <w:pPr>
      <w:numPr>
        <w:ilvl w:val="1"/>
      </w:numPr>
    </w:pPr>
    <w:rPr>
      <w:rFonts w:asciiTheme="majorHAnsi" w:eastAsiaTheme="majorEastAsia" w:hAnsiTheme="majorHAnsi" w:cstheme="majorBidi"/>
      <w:i/>
      <w:iCs/>
      <w:color w:val="4F81BD" w:themeColor="accent1"/>
      <w:spacing w:val="15"/>
      <w:szCs w:val="24"/>
    </w:rPr>
  </w:style>
  <w:style w:type="character" w:customStyle="1" w:styleId="SubtitleChar">
    <w:name w:val="Subtitle Char"/>
    <w:basedOn w:val="DefaultParagraphFont"/>
    <w:link w:val="Subtitle"/>
    <w:uiPriority w:val="11"/>
    <w:rsid w:val="00414739"/>
    <w:rPr>
      <w:rFonts w:asciiTheme="majorHAnsi" w:eastAsiaTheme="majorEastAsia" w:hAnsiTheme="majorHAnsi" w:cstheme="majorBidi"/>
      <w:i/>
      <w:iCs/>
      <w:color w:val="4F81BD" w:themeColor="accent1"/>
      <w:spacing w:val="15"/>
      <w:szCs w:val="24"/>
    </w:rPr>
  </w:style>
  <w:style w:type="character" w:customStyle="1" w:styleId="Heading1Char">
    <w:name w:val="Heading 1 Char"/>
    <w:basedOn w:val="DefaultParagraphFont"/>
    <w:link w:val="Heading1"/>
    <w:uiPriority w:val="9"/>
    <w:rsid w:val="00414739"/>
    <w:rPr>
      <w:rFonts w:asciiTheme="majorHAnsi" w:eastAsiaTheme="majorEastAsia" w:hAnsiTheme="majorHAnsi" w:cstheme="majorBidi"/>
      <w:b/>
      <w:bCs/>
      <w:color w:val="365F91" w:themeColor="accent1" w:themeShade="BF"/>
      <w:sz w:val="28"/>
      <w:szCs w:val="28"/>
    </w:rPr>
  </w:style>
  <w:style w:type="paragraph" w:styleId="Bibliography">
    <w:name w:val="Bibliography"/>
    <w:basedOn w:val="Normal"/>
    <w:next w:val="Normal"/>
    <w:uiPriority w:val="37"/>
    <w:unhideWhenUsed/>
    <w:rsid w:val="00A40676"/>
    <w:pPr>
      <w:tabs>
        <w:tab w:val="left" w:pos="384"/>
      </w:tabs>
      <w:spacing w:after="240" w:line="240" w:lineRule="auto"/>
      <w:ind w:left="384" w:hanging="384"/>
    </w:pPr>
  </w:style>
  <w:style w:type="character" w:styleId="LineNumber">
    <w:name w:val="line number"/>
    <w:basedOn w:val="DefaultParagraphFont"/>
    <w:uiPriority w:val="99"/>
    <w:semiHidden/>
    <w:unhideWhenUsed/>
    <w:rsid w:val="00277E47"/>
  </w:style>
  <w:style w:type="character" w:styleId="Hyperlink">
    <w:name w:val="Hyperlink"/>
    <w:basedOn w:val="DefaultParagraphFont"/>
    <w:uiPriority w:val="99"/>
    <w:unhideWhenUsed/>
    <w:rsid w:val="00BF524A"/>
    <w:rPr>
      <w:color w:val="0000FF" w:themeColor="hyperlink"/>
      <w:u w:val="single"/>
    </w:rPr>
  </w:style>
  <w:style w:type="paragraph" w:styleId="ListParagraph">
    <w:name w:val="List Paragraph"/>
    <w:basedOn w:val="Normal"/>
    <w:uiPriority w:val="34"/>
    <w:qFormat/>
    <w:rsid w:val="00EA12B8"/>
    <w:pPr>
      <w:ind w:left="720"/>
      <w:contextualSpacing/>
    </w:pPr>
  </w:style>
  <w:style w:type="paragraph" w:styleId="CommentText">
    <w:name w:val="annotation text"/>
    <w:basedOn w:val="Normal"/>
    <w:link w:val="CommentTextChar"/>
    <w:uiPriority w:val="99"/>
    <w:semiHidden/>
    <w:unhideWhenUsed/>
    <w:rsid w:val="00535032"/>
    <w:pPr>
      <w:spacing w:line="240" w:lineRule="auto"/>
    </w:pPr>
    <w:rPr>
      <w:rFonts w:asciiTheme="minorHAnsi" w:hAnsiTheme="minorHAnsi"/>
      <w:szCs w:val="24"/>
    </w:rPr>
  </w:style>
  <w:style w:type="character" w:customStyle="1" w:styleId="CommentTextChar">
    <w:name w:val="Comment Text Char"/>
    <w:basedOn w:val="DefaultParagraphFont"/>
    <w:link w:val="CommentText"/>
    <w:uiPriority w:val="99"/>
    <w:semiHidden/>
    <w:rsid w:val="00535032"/>
    <w:rPr>
      <w:rFonts w:asciiTheme="minorHAnsi" w:hAnsiTheme="minorHAnsi"/>
      <w:szCs w:val="24"/>
    </w:rPr>
  </w:style>
  <w:style w:type="character" w:styleId="CommentReference">
    <w:name w:val="annotation reference"/>
    <w:basedOn w:val="DefaultParagraphFont"/>
    <w:uiPriority w:val="99"/>
    <w:semiHidden/>
    <w:unhideWhenUsed/>
    <w:rsid w:val="00535032"/>
    <w:rPr>
      <w:sz w:val="18"/>
      <w:szCs w:val="18"/>
    </w:rPr>
  </w:style>
  <w:style w:type="paragraph" w:styleId="BalloonText">
    <w:name w:val="Balloon Text"/>
    <w:basedOn w:val="Normal"/>
    <w:link w:val="BalloonTextChar"/>
    <w:uiPriority w:val="99"/>
    <w:semiHidden/>
    <w:unhideWhenUsed/>
    <w:rsid w:val="00535032"/>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535032"/>
    <w:rPr>
      <w:rFonts w:ascii="Tahoma" w:hAnsi="Tahoma" w:cs="Tahoma"/>
      <w:sz w:val="16"/>
      <w:szCs w:val="16"/>
    </w:rPr>
  </w:style>
  <w:style w:type="character" w:styleId="PlaceholderText">
    <w:name w:val="Placeholder Text"/>
    <w:basedOn w:val="DefaultParagraphFont"/>
    <w:uiPriority w:val="99"/>
    <w:semiHidden/>
    <w:rsid w:val="00945436"/>
    <w:rPr>
      <w:color w:val="808080"/>
    </w:rPr>
  </w:style>
  <w:style w:type="character" w:customStyle="1" w:styleId="Heading2Char">
    <w:name w:val="Heading 2 Char"/>
    <w:basedOn w:val="DefaultParagraphFont"/>
    <w:link w:val="Heading2"/>
    <w:uiPriority w:val="9"/>
    <w:rsid w:val="00467AD6"/>
    <w:rPr>
      <w:rFonts w:asciiTheme="majorHAnsi" w:eastAsiaTheme="majorEastAsia" w:hAnsiTheme="majorHAnsi" w:cstheme="majorBidi"/>
      <w:b/>
      <w:bCs/>
      <w:color w:val="4F81BD" w:themeColor="accent1"/>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66279">
      <w:bodyDiv w:val="1"/>
      <w:marLeft w:val="0"/>
      <w:marRight w:val="0"/>
      <w:marTop w:val="0"/>
      <w:marBottom w:val="0"/>
      <w:divBdr>
        <w:top w:val="none" w:sz="0" w:space="0" w:color="auto"/>
        <w:left w:val="none" w:sz="0" w:space="0" w:color="auto"/>
        <w:bottom w:val="none" w:sz="0" w:space="0" w:color="auto"/>
        <w:right w:val="none" w:sz="0" w:space="0" w:color="auto"/>
      </w:divBdr>
    </w:div>
    <w:div w:id="433674187">
      <w:bodyDiv w:val="1"/>
      <w:marLeft w:val="0"/>
      <w:marRight w:val="0"/>
      <w:marTop w:val="0"/>
      <w:marBottom w:val="0"/>
      <w:divBdr>
        <w:top w:val="none" w:sz="0" w:space="0" w:color="auto"/>
        <w:left w:val="none" w:sz="0" w:space="0" w:color="auto"/>
        <w:bottom w:val="none" w:sz="0" w:space="0" w:color="auto"/>
        <w:right w:val="none" w:sz="0" w:space="0" w:color="auto"/>
      </w:divBdr>
    </w:div>
    <w:div w:id="1201480825">
      <w:bodyDiv w:val="1"/>
      <w:marLeft w:val="0"/>
      <w:marRight w:val="0"/>
      <w:marTop w:val="0"/>
      <w:marBottom w:val="0"/>
      <w:divBdr>
        <w:top w:val="none" w:sz="0" w:space="0" w:color="auto"/>
        <w:left w:val="none" w:sz="0" w:space="0" w:color="auto"/>
        <w:bottom w:val="none" w:sz="0" w:space="0" w:color="auto"/>
        <w:right w:val="none" w:sz="0" w:space="0" w:color="auto"/>
      </w:divBdr>
    </w:div>
    <w:div w:id="211643850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ighj@u.washington.edu" TargetMode="External"/><Relationship Id="rId3" Type="http://schemas.openxmlformats.org/officeDocument/2006/relationships/styles" Target="styles.xml"/><Relationship Id="rId7" Type="http://schemas.openxmlformats.org/officeDocument/2006/relationships/hyperlink" Target="mailto:nprice@systemsbiology.org"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theme" Target="theme/theme1.xml"/><Relationship Id="rId5" Type="http://schemas.openxmlformats.org/officeDocument/2006/relationships/settings" Target="settings.xml"/><Relationship Id="rId1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D93C501-1A7C-40C2-A433-4A0D4CE311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47</TotalTime>
  <Pages>14</Pages>
  <Words>12270</Words>
  <Characters>69942</Characters>
  <Application>Microsoft Office Word</Application>
  <DocSecurity>0</DocSecurity>
  <Lines>582</Lines>
  <Paragraphs>1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204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istrator</dc:creator>
  <cp:lastModifiedBy>Administrator</cp:lastModifiedBy>
  <cp:revision>30</cp:revision>
  <dcterms:created xsi:type="dcterms:W3CDTF">2015-07-30T21:32:00Z</dcterms:created>
  <dcterms:modified xsi:type="dcterms:W3CDTF">2015-08-07T0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gt;&lt;session id="uTLlD43u"/&gt;&lt;style id="http://www.zotero.org/styles/plos-one" hasBibliography="1" bibliographyStyleHasBeenSet="1"/&gt;&lt;prefs&gt;&lt;pref name="fieldType" value="Field"/&gt;&lt;pref name="storeReferences" value="</vt:lpwstr>
  </property>
  <property fmtid="{D5CDD505-2E9C-101B-9397-08002B2CF9AE}" pid="3" name="ZOTERO_PREF_2">
    <vt:lpwstr>true"/&gt;&lt;pref name="automaticJournalAbbreviations" value="true"/&gt;&lt;pref name="noteType" value=""/&gt;&lt;/prefs&gt;&lt;/data&gt;</vt:lpwstr>
  </property>
</Properties>
</file>